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3341FC63"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1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A06631" w:rsidRDefault="007F32F4" w:rsidP="007F32F4">
      <w:pPr>
        <w:pStyle w:val="Heading1"/>
        <w:jc w:val="center"/>
        <w:rPr>
          <w:rFonts w:cstheme="majorHAnsi"/>
        </w:rPr>
      </w:pPr>
      <w:bookmarkStart w:id="0" w:name="_Toc105973928"/>
      <w:r w:rsidRPr="00A06631">
        <w:rPr>
          <w:rFonts w:cstheme="majorHAnsi"/>
        </w:rPr>
        <w:lastRenderedPageBreak/>
        <w:t>Abstract</w:t>
      </w:r>
      <w:bookmarkEnd w:id="0"/>
    </w:p>
    <w:p w14:paraId="2D7C2E1F" w14:textId="19874C79" w:rsidR="00072F55" w:rsidRDefault="00072F55"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r w:rsidRPr="00A06631">
        <w:rPr>
          <w:rFonts w:asciiTheme="majorHAnsi" w:hAnsiTheme="majorHAnsi" w:cstheme="majorHAnsi"/>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77777777" w:rsidR="00BE14BC" w:rsidRPr="00BE14BC" w:rsidRDefault="00BE14BC" w:rsidP="00BE14BC">
      <w:pPr>
        <w:rPr>
          <w:rFonts w:asciiTheme="majorHAnsi" w:hAnsiTheme="majorHAnsi" w:cstheme="majorHAnsi"/>
        </w:rPr>
      </w:pPr>
      <w:r w:rsidRPr="00BE14BC">
        <w:rPr>
          <w:rFonts w:asciiTheme="majorHAnsi" w:hAnsiTheme="majorHAnsi" w:cstheme="majorHAnsi"/>
        </w:rPr>
        <w:t xml:space="preserve">For common illnesses, citizens of the internet need to search information on the internet manually, read through the complicated medical blogs and understand the appropriate suggested treatment. The information available on the internet may not be in easy to search, interpret and consume format. In this project, we aim to develop an AI-based conversational agent commonly known as a chatbot which will be trained with information about common illnesses, their symptoms and available treatments. Users will be able to have a natural communication with the agent similar to what they would have with a healthcare representative during their initial screening. Users will input the symptoms they are having and an agent will respond with its diagnosis which will contain identified illness and possible treatment. With this ready to consume knowledge in simplified form, users will be saved from the hassle to go through complicated online documentation. This will also reduce the chances of users reading or interpreting information incorrectly.  </w:t>
      </w:r>
    </w:p>
    <w:p w14:paraId="55F5B672" w14:textId="77777777" w:rsidR="00BE14BC" w:rsidRPr="00BE14BC" w:rsidRDefault="00BE14BC" w:rsidP="00BE14BC">
      <w:pPr>
        <w:rPr>
          <w:rFonts w:asciiTheme="majorHAnsi" w:hAnsiTheme="majorHAnsi" w:cstheme="majorHAnsi"/>
        </w:rPr>
      </w:pPr>
      <w:r w:rsidRPr="00BE14BC">
        <w:rPr>
          <w:rFonts w:asciiTheme="majorHAnsi" w:hAnsiTheme="majorHAnsi" w:cstheme="majorHAnsi"/>
        </w:rPr>
        <w:t>The  Transformer model invented by Google Research has toppled decades of Natural Language Processing research, development, and implementations. The use of transformers for conversational AI has high potential in delivering a contextualized and personalized experience. The Transformer in NLP is a novel architecture that aims to solve sequence-to-sequence tasks while handling long-range dependencies with ease. It relies entirely on self-attention to compute representations of its input and output without using sequence-aligned RNNs or convolution.</w:t>
      </w:r>
    </w:p>
    <w:p w14:paraId="424649B2" w14:textId="4E65269E" w:rsidR="000A640A" w:rsidRPr="00A06631" w:rsidRDefault="00BE14BC" w:rsidP="00BE14BC">
      <w:pPr>
        <w:rPr>
          <w:rFonts w:asciiTheme="majorHAnsi" w:hAnsiTheme="majorHAnsi" w:cstheme="majorHAnsi"/>
        </w:rPr>
      </w:pPr>
      <w:r w:rsidRPr="00BE14BC">
        <w:rPr>
          <w:rFonts w:asciiTheme="majorHAnsi" w:hAnsiTheme="majorHAnsi" w:cstheme="majorHAnsi"/>
        </w:rPr>
        <w:t>We intend to make use of state-of-the-art NLP techniques for developing the conversational agent to demonstrate how the above-mentioned problem can be tackled.   We will make use of transformers for core NLP techniques and will orchestrate the conversation using the open-source RASA platform. With the use of NLP techniques, an agent will be intelligently able to identify the user’s requirement and generate a dynamic response as opposed to a hardcoded static conversation. This AI-based approach would be scalable depending on the knowledge of the agent.</w:t>
      </w:r>
    </w:p>
    <w:p w14:paraId="17D0A08F" w14:textId="47328702" w:rsidR="000A640A" w:rsidRPr="00546224" w:rsidRDefault="000A640A" w:rsidP="00546224">
      <w:pPr>
        <w:jc w:val="center"/>
        <w:rPr>
          <w:rFonts w:asciiTheme="majorHAnsi" w:hAnsiTheme="majorHAnsi" w:cstheme="majorHAnsi"/>
          <w:b/>
          <w:bCs/>
          <w:sz w:val="28"/>
          <w:szCs w:val="28"/>
        </w:rPr>
      </w:pPr>
      <w:r w:rsidRPr="00546224">
        <w:rPr>
          <w:rFonts w:asciiTheme="majorHAnsi" w:hAnsiTheme="majorHAnsi" w:cstheme="majorHAnsi"/>
          <w:b/>
          <w:bCs/>
          <w:sz w:val="28"/>
          <w:szCs w:val="28"/>
        </w:rPr>
        <w:t>Keywords</w:t>
      </w:r>
    </w:p>
    <w:p w14:paraId="48940E53" w14:textId="3626F314" w:rsidR="00BE14BC" w:rsidRPr="00A71E35" w:rsidRDefault="00BE14BC" w:rsidP="00A71E35">
      <w:pPr>
        <w:ind w:left="2160" w:firstLine="720"/>
        <w:rPr>
          <w:rFonts w:asciiTheme="majorHAnsi" w:hAnsiTheme="majorHAnsi" w:cstheme="majorHAnsi"/>
        </w:rPr>
      </w:pPr>
      <w:r w:rsidRPr="00A71E35">
        <w:rPr>
          <w:rFonts w:asciiTheme="majorHAnsi" w:hAnsiTheme="majorHAnsi" w:cstheme="majorHAnsi"/>
        </w:rPr>
        <w:t>NLP, Transformer, Conversational AI</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Default="007F32F4" w:rsidP="007F32F4">
      <w:pPr>
        <w:pStyle w:val="Heading1"/>
        <w:jc w:val="center"/>
        <w:rPr>
          <w:rFonts w:cstheme="majorHAnsi"/>
        </w:rPr>
      </w:pPr>
      <w:bookmarkStart w:id="1" w:name="_Toc105973929"/>
      <w:r w:rsidRPr="00A06631">
        <w:rPr>
          <w:rFonts w:cstheme="majorHAnsi"/>
        </w:rPr>
        <w:lastRenderedPageBreak/>
        <w:t>Acknowledgements</w:t>
      </w:r>
      <w:bookmarkEnd w:id="1"/>
    </w:p>
    <w:p w14:paraId="24895365" w14:textId="77777777" w:rsidR="00546224" w:rsidRPr="00546224" w:rsidRDefault="00546224" w:rsidP="00546224"/>
    <w:p w14:paraId="7E504BFD" w14:textId="47AD5984" w:rsidR="003F4071" w:rsidRDefault="003F4071" w:rsidP="003F4071">
      <w:pPr>
        <w:spacing w:after="0"/>
        <w:rPr>
          <w:rFonts w:asciiTheme="majorHAnsi" w:hAnsiTheme="majorHAnsi" w:cstheme="majorHAnsi"/>
        </w:rPr>
      </w:pPr>
      <w:r w:rsidRPr="003F4071">
        <w:rPr>
          <w:rFonts w:asciiTheme="majorHAnsi" w:hAnsiTheme="majorHAnsi" w:cstheme="majorHAnsi"/>
        </w:rPr>
        <w:t xml:space="preserve">I would like to thank my supervisor, Dr </w:t>
      </w:r>
      <w:r>
        <w:rPr>
          <w:rFonts w:asciiTheme="majorHAnsi" w:hAnsiTheme="majorHAnsi" w:cstheme="majorHAnsi"/>
        </w:rPr>
        <w:t>Alice Toniolo and Dr Phong Le</w:t>
      </w:r>
      <w:r w:rsidRPr="003F4071">
        <w:rPr>
          <w:rFonts w:asciiTheme="majorHAnsi" w:hAnsiTheme="majorHAnsi" w:cstheme="majorHAnsi"/>
        </w:rPr>
        <w:t xml:space="preserve">, for </w:t>
      </w:r>
      <w:r>
        <w:rPr>
          <w:rFonts w:asciiTheme="majorHAnsi" w:hAnsiTheme="majorHAnsi" w:cstheme="majorHAnsi"/>
        </w:rPr>
        <w:t>their</w:t>
      </w:r>
      <w:r w:rsidRPr="003F4071">
        <w:rPr>
          <w:rFonts w:asciiTheme="majorHAnsi" w:hAnsiTheme="majorHAnsi" w:cstheme="majorHAnsi"/>
        </w:rPr>
        <w:t xml:space="preserve"> unwavering enthusiasm</w:t>
      </w:r>
      <w:r>
        <w:rPr>
          <w:rFonts w:asciiTheme="majorHAnsi" w:hAnsiTheme="majorHAnsi" w:cstheme="majorHAnsi"/>
        </w:rPr>
        <w:t xml:space="preserve"> </w:t>
      </w:r>
      <w:r w:rsidRPr="003F4071">
        <w:rPr>
          <w:rFonts w:asciiTheme="majorHAnsi" w:hAnsiTheme="majorHAnsi" w:cstheme="majorHAnsi"/>
        </w:rPr>
        <w:t>regarding this project and the invaluable guidance and support given to me throughout the</w:t>
      </w:r>
      <w:r>
        <w:rPr>
          <w:rFonts w:asciiTheme="majorHAnsi" w:hAnsiTheme="majorHAnsi" w:cstheme="majorHAnsi"/>
        </w:rPr>
        <w:t xml:space="preserve"> </w:t>
      </w:r>
      <w:r w:rsidRPr="003F4071">
        <w:rPr>
          <w:rFonts w:asciiTheme="majorHAnsi" w:hAnsiTheme="majorHAnsi" w:cstheme="majorHAnsi"/>
        </w:rPr>
        <w:t>project</w:t>
      </w:r>
      <w:r>
        <w:rPr>
          <w:rFonts w:asciiTheme="majorHAnsi" w:hAnsiTheme="majorHAnsi" w:cstheme="majorHAnsi"/>
        </w:rPr>
        <w:t>.</w:t>
      </w:r>
    </w:p>
    <w:p w14:paraId="00D06A8A" w14:textId="77777777" w:rsidR="003F4071" w:rsidRDefault="00072F55" w:rsidP="003F4071">
      <w:r w:rsidRPr="00A06631">
        <w:rPr>
          <w:rFonts w:asciiTheme="majorHAnsi" w:hAnsiTheme="majorHAnsi" w:cstheme="majorHAnsi"/>
        </w:rPr>
        <w:t xml:space="preserve">I thank you for enabling me to choose a topic </w:t>
      </w:r>
      <w:r w:rsidR="003F4071">
        <w:rPr>
          <w:rFonts w:asciiTheme="majorHAnsi" w:hAnsiTheme="majorHAnsi" w:cstheme="majorHAnsi"/>
        </w:rPr>
        <w:t>of my interest</w:t>
      </w:r>
      <w:r w:rsidRPr="00A06631">
        <w:rPr>
          <w:rFonts w:asciiTheme="majorHAnsi" w:hAnsiTheme="majorHAnsi" w:cstheme="majorHAnsi"/>
        </w:rPr>
        <w:t xml:space="preserve"> </w:t>
      </w:r>
      <w:r w:rsidR="003F4071">
        <w:rPr>
          <w:rFonts w:asciiTheme="majorHAnsi" w:hAnsiTheme="majorHAnsi" w:cstheme="majorHAnsi"/>
        </w:rPr>
        <w:t xml:space="preserve">and </w:t>
      </w:r>
      <w:r w:rsidRPr="00A06631">
        <w:rPr>
          <w:rFonts w:asciiTheme="majorHAnsi" w:hAnsiTheme="majorHAnsi" w:cstheme="majorHAnsi"/>
        </w:rPr>
        <w:t xml:space="preserve">providing new and interesting exploration into the field </w:t>
      </w:r>
      <w:r w:rsidR="003F4071">
        <w:rPr>
          <w:rFonts w:asciiTheme="majorHAnsi" w:hAnsiTheme="majorHAnsi" w:cstheme="majorHAnsi"/>
        </w:rPr>
        <w:t>of natural language processing.</w:t>
      </w:r>
      <w:r w:rsidR="003F4071" w:rsidRPr="003F4071">
        <w:t xml:space="preserve"> </w:t>
      </w:r>
    </w:p>
    <w:p w14:paraId="558EDB54" w14:textId="5693E39C" w:rsidR="003F4071" w:rsidRPr="003F4071" w:rsidRDefault="003F4071" w:rsidP="003F4071">
      <w:pPr>
        <w:spacing w:after="0"/>
        <w:rPr>
          <w:rFonts w:asciiTheme="majorHAnsi" w:hAnsiTheme="majorHAnsi" w:cstheme="majorHAnsi"/>
        </w:rPr>
      </w:pPr>
      <w:r w:rsidRPr="003F4071">
        <w:rPr>
          <w:rFonts w:asciiTheme="majorHAnsi" w:hAnsiTheme="majorHAnsi" w:cstheme="majorHAnsi"/>
        </w:rPr>
        <w:t>I would also like to thank my family for their unconditional support and encouragement</w:t>
      </w:r>
    </w:p>
    <w:p w14:paraId="64811A41" w14:textId="77777777" w:rsidR="003F4071" w:rsidRPr="003F4071" w:rsidRDefault="003F4071" w:rsidP="003F4071">
      <w:pPr>
        <w:spacing w:after="0"/>
        <w:rPr>
          <w:rFonts w:asciiTheme="majorHAnsi" w:hAnsiTheme="majorHAnsi" w:cstheme="majorHAnsi"/>
        </w:rPr>
      </w:pPr>
      <w:r w:rsidRPr="003F4071">
        <w:rPr>
          <w:rFonts w:asciiTheme="majorHAnsi" w:hAnsiTheme="majorHAnsi" w:cstheme="majorHAnsi"/>
        </w:rPr>
        <w:t>throughout all my education and especially my master’s degree where we were not able to meet</w:t>
      </w:r>
    </w:p>
    <w:p w14:paraId="7AB7A0F0" w14:textId="33EFB764" w:rsidR="003F4071" w:rsidRDefault="003F4071" w:rsidP="003F4071">
      <w:pPr>
        <w:spacing w:after="0"/>
        <w:rPr>
          <w:rFonts w:asciiTheme="majorHAnsi" w:hAnsiTheme="majorHAnsi" w:cstheme="majorHAnsi"/>
        </w:rPr>
      </w:pPr>
      <w:r w:rsidRPr="003F4071">
        <w:rPr>
          <w:rFonts w:asciiTheme="majorHAnsi" w:hAnsiTheme="majorHAnsi" w:cstheme="maj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A06631" w:rsidRDefault="007F32F4" w:rsidP="007F32F4">
      <w:pPr>
        <w:pStyle w:val="Heading1"/>
        <w:jc w:val="center"/>
        <w:rPr>
          <w:rFonts w:cstheme="majorHAnsi"/>
        </w:rPr>
      </w:pPr>
      <w:bookmarkStart w:id="2" w:name="_Toc105973930"/>
      <w:r w:rsidRPr="00A06631">
        <w:rPr>
          <w:rFonts w:cstheme="majorHAnsi"/>
        </w:rPr>
        <w:lastRenderedPageBreak/>
        <w:t>Declaration</w:t>
      </w:r>
      <w:r w:rsidR="000F6BD5" w:rsidRPr="00A06631">
        <w:rPr>
          <w:rFonts w:cstheme="majorHAnsi"/>
        </w:rPr>
        <w:t xml:space="preserve"> of Authorship</w:t>
      </w:r>
      <w:bookmarkEnd w:id="2"/>
    </w:p>
    <w:p w14:paraId="7529C8E3" w14:textId="77777777" w:rsidR="000F6BD5" w:rsidRPr="00A06631" w:rsidRDefault="000F6BD5" w:rsidP="000F6BD5">
      <w:pPr>
        <w:rPr>
          <w:rFonts w:asciiTheme="majorHAnsi" w:hAnsiTheme="majorHAnsi" w:cstheme="majorHAnsi"/>
        </w:rPr>
      </w:pPr>
    </w:p>
    <w:p w14:paraId="04181025" w14:textId="62FC51F7"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I declare that the material submitted for assessment is my work except where credit is explicitly given to others by citation or acknowledgement. This work was performed during the current academic year except where otherwise stated. </w:t>
      </w:r>
    </w:p>
    <w:p w14:paraId="11BEB347" w14:textId="04E14AA6"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The main text of this project report is </w:t>
      </w:r>
      <w:r w:rsidRPr="00A06631">
        <w:rPr>
          <w:rFonts w:asciiTheme="majorHAnsi" w:hAnsiTheme="majorHAnsi" w:cstheme="majorHAnsi"/>
          <w:highlight w:val="yellow"/>
        </w:rPr>
        <w:t>14,519</w:t>
      </w:r>
      <w:r w:rsidRPr="00A06631">
        <w:rPr>
          <w:rFonts w:asciiTheme="majorHAnsi" w:hAnsiTheme="majorHAnsi" w:cstheme="majorHAnsi"/>
        </w:rPr>
        <w:t xml:space="preserve"> words long, including project specification</w:t>
      </w:r>
      <w:r w:rsidR="007D2306">
        <w:rPr>
          <w:rFonts w:asciiTheme="majorHAnsi" w:hAnsiTheme="majorHAnsi" w:cstheme="majorHAnsi"/>
        </w:rPr>
        <w:t>s</w:t>
      </w:r>
      <w:r w:rsidRPr="00A06631">
        <w:rPr>
          <w:rFonts w:asciiTheme="majorHAnsi" w:hAnsiTheme="majorHAnsi" w:cstheme="majorHAnsi"/>
        </w:rPr>
        <w:t xml:space="preserve"> and plan. </w:t>
      </w:r>
    </w:p>
    <w:p w14:paraId="3096A0A5" w14:textId="51F97495"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 </w:t>
      </w:r>
    </w:p>
    <w:p w14:paraId="6B8E63AF" w14:textId="427810A8"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Date: </w:t>
      </w:r>
      <w:r w:rsidRPr="00A06631">
        <w:rPr>
          <w:rFonts w:asciiTheme="majorHAnsi" w:hAnsiTheme="majorHAnsi" w:cstheme="majorHAnsi"/>
          <w:highlight w:val="yellow"/>
        </w:rPr>
        <w:t>1</w:t>
      </w:r>
      <w:r w:rsidR="007D2306">
        <w:rPr>
          <w:rFonts w:asciiTheme="majorHAnsi" w:hAnsiTheme="majorHAnsi" w:cstheme="majorHAnsi"/>
          <w:highlight w:val="yellow"/>
        </w:rPr>
        <w:t>6</w:t>
      </w:r>
      <w:r w:rsidRPr="00A06631">
        <w:rPr>
          <w:rFonts w:asciiTheme="majorHAnsi" w:hAnsiTheme="majorHAnsi" w:cstheme="majorHAnsi"/>
          <w:highlight w:val="yellow"/>
        </w:rPr>
        <w:t>th August 2022</w:t>
      </w:r>
      <w:r w:rsidRPr="00A06631">
        <w:rPr>
          <w:rFonts w:asciiTheme="majorHAnsi" w:hAnsiTheme="majorHAnsi" w:cstheme="majorHAnsi"/>
        </w:rPr>
        <w:t xml:space="preserve"> </w:t>
      </w:r>
    </w:p>
    <w:p w14:paraId="4927B979" w14:textId="20DD1CE7" w:rsidR="000F6BD5" w:rsidRPr="00A06631" w:rsidRDefault="000F6BD5" w:rsidP="000F6BD5">
      <w:pPr>
        <w:rPr>
          <w:rFonts w:asciiTheme="majorHAnsi" w:hAnsiTheme="majorHAnsi" w:cstheme="majorHAnsi"/>
        </w:rPr>
      </w:pPr>
      <w:r w:rsidRPr="00A06631">
        <w:rPr>
          <w:rFonts w:asciiTheme="majorHAnsi" w:hAnsiTheme="majorHAnsi" w:cstheme="majorHAnsi"/>
        </w:rPr>
        <w:t>Vishesh Bhagat</w:t>
      </w:r>
    </w:p>
    <w:p w14:paraId="7A29B0D0" w14:textId="2C711C71" w:rsidR="00125FF4" w:rsidRDefault="00125FF4" w:rsidP="00583C7D"/>
    <w:p w14:paraId="0A5CDEB7" w14:textId="27D8C6C8" w:rsidR="00125FF4" w:rsidRDefault="00125FF4" w:rsidP="00583C7D"/>
    <w:p w14:paraId="424EB841" w14:textId="43510D47" w:rsidR="00546224" w:rsidRDefault="00546224">
      <w:r>
        <w:br w:type="page"/>
      </w:r>
    </w:p>
    <w:sdt>
      <w:sdtPr>
        <w:rPr>
          <w:rFonts w:asciiTheme="minorHAnsi" w:eastAsiaTheme="minorHAnsi" w:hAnsiTheme="minorHAnsi" w:cstheme="minorBidi"/>
          <w:color w:val="auto"/>
          <w:sz w:val="22"/>
          <w:szCs w:val="22"/>
          <w:lang w:val="en-IN"/>
        </w:rPr>
        <w:id w:val="1361234888"/>
        <w:docPartObj>
          <w:docPartGallery w:val="Table of Contents"/>
          <w:docPartUnique/>
        </w:docPartObj>
      </w:sdtPr>
      <w:sdtEndPr>
        <w:rPr>
          <w:b/>
          <w:bCs/>
          <w:noProof/>
        </w:rPr>
      </w:sdtEndPr>
      <w:sdtContent>
        <w:p w14:paraId="27988C15" w14:textId="67C91756" w:rsidR="00546224" w:rsidRDefault="00546224">
          <w:pPr>
            <w:pStyle w:val="TOCHeading"/>
          </w:pPr>
          <w:r>
            <w:t>Table of Contents</w:t>
          </w:r>
        </w:p>
        <w:p w14:paraId="67EAB85F" w14:textId="70F11259" w:rsidR="0028320F" w:rsidRDefault="00546224">
          <w:pPr>
            <w:pStyle w:val="TOC1"/>
            <w:tabs>
              <w:tab w:val="right" w:leader="dot" w:pos="9016"/>
            </w:tabs>
            <w:rPr>
              <w:rFonts w:cstheme="minorBidi"/>
              <w:noProof/>
              <w:lang w:val="en-IN" w:eastAsia="en-IN"/>
            </w:rPr>
          </w:pPr>
          <w:r>
            <w:fldChar w:fldCharType="begin"/>
          </w:r>
          <w:r>
            <w:instrText xml:space="preserve"> TOC \o "1-3" \h \z \u </w:instrText>
          </w:r>
          <w:r>
            <w:fldChar w:fldCharType="separate"/>
          </w:r>
          <w:hyperlink w:anchor="_Toc105973928" w:history="1">
            <w:r w:rsidR="0028320F" w:rsidRPr="004F4B8A">
              <w:rPr>
                <w:rStyle w:val="Hyperlink"/>
                <w:rFonts w:cstheme="majorHAnsi"/>
                <w:noProof/>
              </w:rPr>
              <w:t>Abstract</w:t>
            </w:r>
            <w:r w:rsidR="0028320F">
              <w:rPr>
                <w:noProof/>
                <w:webHidden/>
              </w:rPr>
              <w:tab/>
            </w:r>
            <w:r w:rsidR="0028320F">
              <w:rPr>
                <w:noProof/>
                <w:webHidden/>
              </w:rPr>
              <w:fldChar w:fldCharType="begin"/>
            </w:r>
            <w:r w:rsidR="0028320F">
              <w:rPr>
                <w:noProof/>
                <w:webHidden/>
              </w:rPr>
              <w:instrText xml:space="preserve"> PAGEREF _Toc105973928 \h </w:instrText>
            </w:r>
            <w:r w:rsidR="0028320F">
              <w:rPr>
                <w:noProof/>
                <w:webHidden/>
              </w:rPr>
            </w:r>
            <w:r w:rsidR="0028320F">
              <w:rPr>
                <w:noProof/>
                <w:webHidden/>
              </w:rPr>
              <w:fldChar w:fldCharType="separate"/>
            </w:r>
            <w:r w:rsidR="0028320F">
              <w:rPr>
                <w:noProof/>
                <w:webHidden/>
              </w:rPr>
              <w:t>2</w:t>
            </w:r>
            <w:r w:rsidR="0028320F">
              <w:rPr>
                <w:noProof/>
                <w:webHidden/>
              </w:rPr>
              <w:fldChar w:fldCharType="end"/>
            </w:r>
          </w:hyperlink>
        </w:p>
        <w:p w14:paraId="32B01324" w14:textId="459C99A1" w:rsidR="0028320F" w:rsidRDefault="00000000">
          <w:pPr>
            <w:pStyle w:val="TOC1"/>
            <w:tabs>
              <w:tab w:val="right" w:leader="dot" w:pos="9016"/>
            </w:tabs>
            <w:rPr>
              <w:rFonts w:cstheme="minorBidi"/>
              <w:noProof/>
              <w:lang w:val="en-IN" w:eastAsia="en-IN"/>
            </w:rPr>
          </w:pPr>
          <w:hyperlink w:anchor="_Toc105973929" w:history="1">
            <w:r w:rsidR="0028320F" w:rsidRPr="004F4B8A">
              <w:rPr>
                <w:rStyle w:val="Hyperlink"/>
                <w:rFonts w:cstheme="majorHAnsi"/>
                <w:noProof/>
              </w:rPr>
              <w:t>Acknowledgements</w:t>
            </w:r>
            <w:r w:rsidR="0028320F">
              <w:rPr>
                <w:noProof/>
                <w:webHidden/>
              </w:rPr>
              <w:tab/>
            </w:r>
            <w:r w:rsidR="0028320F">
              <w:rPr>
                <w:noProof/>
                <w:webHidden/>
              </w:rPr>
              <w:fldChar w:fldCharType="begin"/>
            </w:r>
            <w:r w:rsidR="0028320F">
              <w:rPr>
                <w:noProof/>
                <w:webHidden/>
              </w:rPr>
              <w:instrText xml:space="preserve"> PAGEREF _Toc105973929 \h </w:instrText>
            </w:r>
            <w:r w:rsidR="0028320F">
              <w:rPr>
                <w:noProof/>
                <w:webHidden/>
              </w:rPr>
            </w:r>
            <w:r w:rsidR="0028320F">
              <w:rPr>
                <w:noProof/>
                <w:webHidden/>
              </w:rPr>
              <w:fldChar w:fldCharType="separate"/>
            </w:r>
            <w:r w:rsidR="0028320F">
              <w:rPr>
                <w:noProof/>
                <w:webHidden/>
              </w:rPr>
              <w:t>3</w:t>
            </w:r>
            <w:r w:rsidR="0028320F">
              <w:rPr>
                <w:noProof/>
                <w:webHidden/>
              </w:rPr>
              <w:fldChar w:fldCharType="end"/>
            </w:r>
          </w:hyperlink>
        </w:p>
        <w:p w14:paraId="27DB24DF" w14:textId="0CD3ECEE" w:rsidR="0028320F" w:rsidRDefault="00000000">
          <w:pPr>
            <w:pStyle w:val="TOC1"/>
            <w:tabs>
              <w:tab w:val="right" w:leader="dot" w:pos="9016"/>
            </w:tabs>
            <w:rPr>
              <w:rFonts w:cstheme="minorBidi"/>
              <w:noProof/>
              <w:lang w:val="en-IN" w:eastAsia="en-IN"/>
            </w:rPr>
          </w:pPr>
          <w:hyperlink w:anchor="_Toc105973930" w:history="1">
            <w:r w:rsidR="0028320F" w:rsidRPr="004F4B8A">
              <w:rPr>
                <w:rStyle w:val="Hyperlink"/>
                <w:rFonts w:cstheme="majorHAnsi"/>
                <w:noProof/>
              </w:rPr>
              <w:t>Declaration of Authorship</w:t>
            </w:r>
            <w:r w:rsidR="0028320F">
              <w:rPr>
                <w:noProof/>
                <w:webHidden/>
              </w:rPr>
              <w:tab/>
            </w:r>
            <w:r w:rsidR="0028320F">
              <w:rPr>
                <w:noProof/>
                <w:webHidden/>
              </w:rPr>
              <w:fldChar w:fldCharType="begin"/>
            </w:r>
            <w:r w:rsidR="0028320F">
              <w:rPr>
                <w:noProof/>
                <w:webHidden/>
              </w:rPr>
              <w:instrText xml:space="preserve"> PAGEREF _Toc105973930 \h </w:instrText>
            </w:r>
            <w:r w:rsidR="0028320F">
              <w:rPr>
                <w:noProof/>
                <w:webHidden/>
              </w:rPr>
            </w:r>
            <w:r w:rsidR="0028320F">
              <w:rPr>
                <w:noProof/>
                <w:webHidden/>
              </w:rPr>
              <w:fldChar w:fldCharType="separate"/>
            </w:r>
            <w:r w:rsidR="0028320F">
              <w:rPr>
                <w:noProof/>
                <w:webHidden/>
              </w:rPr>
              <w:t>4</w:t>
            </w:r>
            <w:r w:rsidR="0028320F">
              <w:rPr>
                <w:noProof/>
                <w:webHidden/>
              </w:rPr>
              <w:fldChar w:fldCharType="end"/>
            </w:r>
          </w:hyperlink>
        </w:p>
        <w:p w14:paraId="1D223BDB" w14:textId="20166162" w:rsidR="0028320F" w:rsidRDefault="00000000">
          <w:pPr>
            <w:pStyle w:val="TOC1"/>
            <w:tabs>
              <w:tab w:val="right" w:leader="dot" w:pos="9016"/>
            </w:tabs>
            <w:rPr>
              <w:rFonts w:cstheme="minorBidi"/>
              <w:noProof/>
              <w:lang w:val="en-IN" w:eastAsia="en-IN"/>
            </w:rPr>
          </w:pPr>
          <w:hyperlink w:anchor="_Toc105973931" w:history="1">
            <w:r w:rsidR="0028320F" w:rsidRPr="004F4B8A">
              <w:rPr>
                <w:rStyle w:val="Hyperlink"/>
                <w:noProof/>
              </w:rPr>
              <w:t>List of Figures</w:t>
            </w:r>
            <w:r w:rsidR="0028320F">
              <w:rPr>
                <w:noProof/>
                <w:webHidden/>
              </w:rPr>
              <w:tab/>
            </w:r>
            <w:r w:rsidR="0028320F">
              <w:rPr>
                <w:noProof/>
                <w:webHidden/>
              </w:rPr>
              <w:fldChar w:fldCharType="begin"/>
            </w:r>
            <w:r w:rsidR="0028320F">
              <w:rPr>
                <w:noProof/>
                <w:webHidden/>
              </w:rPr>
              <w:instrText xml:space="preserve"> PAGEREF _Toc105973931 \h </w:instrText>
            </w:r>
            <w:r w:rsidR="0028320F">
              <w:rPr>
                <w:noProof/>
                <w:webHidden/>
              </w:rPr>
            </w:r>
            <w:r w:rsidR="0028320F">
              <w:rPr>
                <w:noProof/>
                <w:webHidden/>
              </w:rPr>
              <w:fldChar w:fldCharType="separate"/>
            </w:r>
            <w:r w:rsidR="0028320F">
              <w:rPr>
                <w:noProof/>
                <w:webHidden/>
              </w:rPr>
              <w:t>6</w:t>
            </w:r>
            <w:r w:rsidR="0028320F">
              <w:rPr>
                <w:noProof/>
                <w:webHidden/>
              </w:rPr>
              <w:fldChar w:fldCharType="end"/>
            </w:r>
          </w:hyperlink>
        </w:p>
        <w:p w14:paraId="455F06EB" w14:textId="5AE95CC8" w:rsidR="0028320F" w:rsidRDefault="00000000">
          <w:pPr>
            <w:pStyle w:val="TOC1"/>
            <w:tabs>
              <w:tab w:val="right" w:leader="dot" w:pos="9016"/>
            </w:tabs>
            <w:rPr>
              <w:rFonts w:cstheme="minorBidi"/>
              <w:noProof/>
              <w:lang w:val="en-IN" w:eastAsia="en-IN"/>
            </w:rPr>
          </w:pPr>
          <w:hyperlink w:anchor="_Toc105973932" w:history="1">
            <w:r w:rsidR="0028320F" w:rsidRPr="004F4B8A">
              <w:rPr>
                <w:rStyle w:val="Hyperlink"/>
                <w:noProof/>
              </w:rPr>
              <w:t>List of Tables</w:t>
            </w:r>
            <w:r w:rsidR="0028320F">
              <w:rPr>
                <w:noProof/>
                <w:webHidden/>
              </w:rPr>
              <w:tab/>
            </w:r>
            <w:r w:rsidR="0028320F">
              <w:rPr>
                <w:noProof/>
                <w:webHidden/>
              </w:rPr>
              <w:fldChar w:fldCharType="begin"/>
            </w:r>
            <w:r w:rsidR="0028320F">
              <w:rPr>
                <w:noProof/>
                <w:webHidden/>
              </w:rPr>
              <w:instrText xml:space="preserve"> PAGEREF _Toc105973932 \h </w:instrText>
            </w:r>
            <w:r w:rsidR="0028320F">
              <w:rPr>
                <w:noProof/>
                <w:webHidden/>
              </w:rPr>
            </w:r>
            <w:r w:rsidR="0028320F">
              <w:rPr>
                <w:noProof/>
                <w:webHidden/>
              </w:rPr>
              <w:fldChar w:fldCharType="separate"/>
            </w:r>
            <w:r w:rsidR="0028320F">
              <w:rPr>
                <w:noProof/>
                <w:webHidden/>
              </w:rPr>
              <w:t>7</w:t>
            </w:r>
            <w:r w:rsidR="0028320F">
              <w:rPr>
                <w:noProof/>
                <w:webHidden/>
              </w:rPr>
              <w:fldChar w:fldCharType="end"/>
            </w:r>
          </w:hyperlink>
        </w:p>
        <w:p w14:paraId="69992E59" w14:textId="0FE56965" w:rsidR="0028320F" w:rsidRDefault="00000000">
          <w:pPr>
            <w:pStyle w:val="TOC1"/>
            <w:tabs>
              <w:tab w:val="right" w:leader="dot" w:pos="9016"/>
            </w:tabs>
            <w:rPr>
              <w:rFonts w:cstheme="minorBidi"/>
              <w:noProof/>
              <w:lang w:val="en-IN" w:eastAsia="en-IN"/>
            </w:rPr>
          </w:pPr>
          <w:hyperlink w:anchor="_Toc105973933" w:history="1">
            <w:r w:rsidR="0028320F" w:rsidRPr="004F4B8A">
              <w:rPr>
                <w:rStyle w:val="Hyperlink"/>
                <w:noProof/>
              </w:rPr>
              <w:t>Abbreviations</w:t>
            </w:r>
            <w:r w:rsidR="0028320F">
              <w:rPr>
                <w:noProof/>
                <w:webHidden/>
              </w:rPr>
              <w:tab/>
            </w:r>
            <w:r w:rsidR="0028320F">
              <w:rPr>
                <w:noProof/>
                <w:webHidden/>
              </w:rPr>
              <w:fldChar w:fldCharType="begin"/>
            </w:r>
            <w:r w:rsidR="0028320F">
              <w:rPr>
                <w:noProof/>
                <w:webHidden/>
              </w:rPr>
              <w:instrText xml:space="preserve"> PAGEREF _Toc105973933 \h </w:instrText>
            </w:r>
            <w:r w:rsidR="0028320F">
              <w:rPr>
                <w:noProof/>
                <w:webHidden/>
              </w:rPr>
            </w:r>
            <w:r w:rsidR="0028320F">
              <w:rPr>
                <w:noProof/>
                <w:webHidden/>
              </w:rPr>
              <w:fldChar w:fldCharType="separate"/>
            </w:r>
            <w:r w:rsidR="0028320F">
              <w:rPr>
                <w:noProof/>
                <w:webHidden/>
              </w:rPr>
              <w:t>8</w:t>
            </w:r>
            <w:r w:rsidR="0028320F">
              <w:rPr>
                <w:noProof/>
                <w:webHidden/>
              </w:rPr>
              <w:fldChar w:fldCharType="end"/>
            </w:r>
          </w:hyperlink>
        </w:p>
        <w:p w14:paraId="34940963" w14:textId="26126DB9" w:rsidR="0028320F" w:rsidRDefault="00000000">
          <w:pPr>
            <w:pStyle w:val="TOC1"/>
            <w:tabs>
              <w:tab w:val="left" w:pos="440"/>
              <w:tab w:val="right" w:leader="dot" w:pos="9016"/>
            </w:tabs>
            <w:rPr>
              <w:rFonts w:cstheme="minorBidi"/>
              <w:noProof/>
              <w:lang w:val="en-IN" w:eastAsia="en-IN"/>
            </w:rPr>
          </w:pPr>
          <w:hyperlink w:anchor="_Toc105973934" w:history="1">
            <w:r w:rsidR="0028320F" w:rsidRPr="004F4B8A">
              <w:rPr>
                <w:rStyle w:val="Hyperlink"/>
                <w:noProof/>
              </w:rPr>
              <w:t>1.</w:t>
            </w:r>
            <w:r w:rsidR="0028320F">
              <w:rPr>
                <w:rFonts w:cstheme="minorBidi"/>
                <w:noProof/>
                <w:lang w:val="en-IN" w:eastAsia="en-IN"/>
              </w:rPr>
              <w:tab/>
            </w:r>
            <w:r w:rsidR="0028320F" w:rsidRPr="004F4B8A">
              <w:rPr>
                <w:rStyle w:val="Hyperlink"/>
                <w:noProof/>
              </w:rPr>
              <w:t>Introduction</w:t>
            </w:r>
            <w:r w:rsidR="0028320F">
              <w:rPr>
                <w:noProof/>
                <w:webHidden/>
              </w:rPr>
              <w:tab/>
            </w:r>
            <w:r w:rsidR="0028320F">
              <w:rPr>
                <w:noProof/>
                <w:webHidden/>
              </w:rPr>
              <w:fldChar w:fldCharType="begin"/>
            </w:r>
            <w:r w:rsidR="0028320F">
              <w:rPr>
                <w:noProof/>
                <w:webHidden/>
              </w:rPr>
              <w:instrText xml:space="preserve"> PAGEREF _Toc105973934 \h </w:instrText>
            </w:r>
            <w:r w:rsidR="0028320F">
              <w:rPr>
                <w:noProof/>
                <w:webHidden/>
              </w:rPr>
            </w:r>
            <w:r w:rsidR="0028320F">
              <w:rPr>
                <w:noProof/>
                <w:webHidden/>
              </w:rPr>
              <w:fldChar w:fldCharType="separate"/>
            </w:r>
            <w:r w:rsidR="0028320F">
              <w:rPr>
                <w:noProof/>
                <w:webHidden/>
              </w:rPr>
              <w:t>9</w:t>
            </w:r>
            <w:r w:rsidR="0028320F">
              <w:rPr>
                <w:noProof/>
                <w:webHidden/>
              </w:rPr>
              <w:fldChar w:fldCharType="end"/>
            </w:r>
          </w:hyperlink>
        </w:p>
        <w:p w14:paraId="2E38FAE0" w14:textId="04391880" w:rsidR="0028320F" w:rsidRDefault="00000000">
          <w:pPr>
            <w:pStyle w:val="TOC2"/>
            <w:tabs>
              <w:tab w:val="right" w:leader="dot" w:pos="9016"/>
            </w:tabs>
            <w:rPr>
              <w:rFonts w:cstheme="minorBidi"/>
              <w:noProof/>
              <w:lang w:val="en-IN" w:eastAsia="en-IN"/>
            </w:rPr>
          </w:pPr>
          <w:hyperlink w:anchor="_Toc105973935" w:history="1">
            <w:r w:rsidR="0028320F" w:rsidRPr="004F4B8A">
              <w:rPr>
                <w:rStyle w:val="Hyperlink"/>
                <w:noProof/>
              </w:rPr>
              <w:t>Background</w:t>
            </w:r>
            <w:r w:rsidR="0028320F">
              <w:rPr>
                <w:noProof/>
                <w:webHidden/>
              </w:rPr>
              <w:tab/>
            </w:r>
            <w:r w:rsidR="0028320F">
              <w:rPr>
                <w:noProof/>
                <w:webHidden/>
              </w:rPr>
              <w:fldChar w:fldCharType="begin"/>
            </w:r>
            <w:r w:rsidR="0028320F">
              <w:rPr>
                <w:noProof/>
                <w:webHidden/>
              </w:rPr>
              <w:instrText xml:space="preserve"> PAGEREF _Toc105973935 \h </w:instrText>
            </w:r>
            <w:r w:rsidR="0028320F">
              <w:rPr>
                <w:noProof/>
                <w:webHidden/>
              </w:rPr>
            </w:r>
            <w:r w:rsidR="0028320F">
              <w:rPr>
                <w:noProof/>
                <w:webHidden/>
              </w:rPr>
              <w:fldChar w:fldCharType="separate"/>
            </w:r>
            <w:r w:rsidR="0028320F">
              <w:rPr>
                <w:noProof/>
                <w:webHidden/>
              </w:rPr>
              <w:t>9</w:t>
            </w:r>
            <w:r w:rsidR="0028320F">
              <w:rPr>
                <w:noProof/>
                <w:webHidden/>
              </w:rPr>
              <w:fldChar w:fldCharType="end"/>
            </w:r>
          </w:hyperlink>
        </w:p>
        <w:p w14:paraId="5AFD2A08" w14:textId="2867CDE8" w:rsidR="0028320F" w:rsidRDefault="00000000">
          <w:pPr>
            <w:pStyle w:val="TOC2"/>
            <w:tabs>
              <w:tab w:val="right" w:leader="dot" w:pos="9016"/>
            </w:tabs>
            <w:rPr>
              <w:rFonts w:cstheme="minorBidi"/>
              <w:noProof/>
              <w:lang w:val="en-IN" w:eastAsia="en-IN"/>
            </w:rPr>
          </w:pPr>
          <w:hyperlink w:anchor="_Toc105973936" w:history="1">
            <w:r w:rsidR="0028320F" w:rsidRPr="004F4B8A">
              <w:rPr>
                <w:rStyle w:val="Hyperlink"/>
                <w:noProof/>
              </w:rPr>
              <w:t>Importance of the project</w:t>
            </w:r>
            <w:r w:rsidR="0028320F">
              <w:rPr>
                <w:noProof/>
                <w:webHidden/>
              </w:rPr>
              <w:tab/>
            </w:r>
            <w:r w:rsidR="0028320F">
              <w:rPr>
                <w:noProof/>
                <w:webHidden/>
              </w:rPr>
              <w:fldChar w:fldCharType="begin"/>
            </w:r>
            <w:r w:rsidR="0028320F">
              <w:rPr>
                <w:noProof/>
                <w:webHidden/>
              </w:rPr>
              <w:instrText xml:space="preserve"> PAGEREF _Toc105973936 \h </w:instrText>
            </w:r>
            <w:r w:rsidR="0028320F">
              <w:rPr>
                <w:noProof/>
                <w:webHidden/>
              </w:rPr>
            </w:r>
            <w:r w:rsidR="0028320F">
              <w:rPr>
                <w:noProof/>
                <w:webHidden/>
              </w:rPr>
              <w:fldChar w:fldCharType="separate"/>
            </w:r>
            <w:r w:rsidR="0028320F">
              <w:rPr>
                <w:noProof/>
                <w:webHidden/>
              </w:rPr>
              <w:t>9</w:t>
            </w:r>
            <w:r w:rsidR="0028320F">
              <w:rPr>
                <w:noProof/>
                <w:webHidden/>
              </w:rPr>
              <w:fldChar w:fldCharType="end"/>
            </w:r>
          </w:hyperlink>
        </w:p>
        <w:p w14:paraId="3D4259C3" w14:textId="1D51FC46" w:rsidR="0028320F" w:rsidRDefault="00000000">
          <w:pPr>
            <w:pStyle w:val="TOC2"/>
            <w:tabs>
              <w:tab w:val="right" w:leader="dot" w:pos="9016"/>
            </w:tabs>
            <w:rPr>
              <w:rFonts w:cstheme="minorBidi"/>
              <w:noProof/>
              <w:lang w:val="en-IN" w:eastAsia="en-IN"/>
            </w:rPr>
          </w:pPr>
          <w:hyperlink w:anchor="_Toc105973937" w:history="1">
            <w:r w:rsidR="0028320F" w:rsidRPr="004F4B8A">
              <w:rPr>
                <w:rStyle w:val="Hyperlink"/>
                <w:noProof/>
              </w:rPr>
              <w:t>Problem Definition and Goals</w:t>
            </w:r>
            <w:r w:rsidR="0028320F">
              <w:rPr>
                <w:noProof/>
                <w:webHidden/>
              </w:rPr>
              <w:tab/>
            </w:r>
            <w:r w:rsidR="0028320F">
              <w:rPr>
                <w:noProof/>
                <w:webHidden/>
              </w:rPr>
              <w:fldChar w:fldCharType="begin"/>
            </w:r>
            <w:r w:rsidR="0028320F">
              <w:rPr>
                <w:noProof/>
                <w:webHidden/>
              </w:rPr>
              <w:instrText xml:space="preserve"> PAGEREF _Toc105973937 \h </w:instrText>
            </w:r>
            <w:r w:rsidR="0028320F">
              <w:rPr>
                <w:noProof/>
                <w:webHidden/>
              </w:rPr>
            </w:r>
            <w:r w:rsidR="0028320F">
              <w:rPr>
                <w:noProof/>
                <w:webHidden/>
              </w:rPr>
              <w:fldChar w:fldCharType="separate"/>
            </w:r>
            <w:r w:rsidR="0028320F">
              <w:rPr>
                <w:noProof/>
                <w:webHidden/>
              </w:rPr>
              <w:t>9</w:t>
            </w:r>
            <w:r w:rsidR="0028320F">
              <w:rPr>
                <w:noProof/>
                <w:webHidden/>
              </w:rPr>
              <w:fldChar w:fldCharType="end"/>
            </w:r>
          </w:hyperlink>
        </w:p>
        <w:p w14:paraId="357A540C" w14:textId="189DD8E6" w:rsidR="0028320F" w:rsidRDefault="00000000">
          <w:pPr>
            <w:pStyle w:val="TOC1"/>
            <w:tabs>
              <w:tab w:val="left" w:pos="440"/>
              <w:tab w:val="right" w:leader="dot" w:pos="9016"/>
            </w:tabs>
            <w:rPr>
              <w:rFonts w:cstheme="minorBidi"/>
              <w:noProof/>
              <w:lang w:val="en-IN" w:eastAsia="en-IN"/>
            </w:rPr>
          </w:pPr>
          <w:hyperlink w:anchor="_Toc105973938" w:history="1">
            <w:r w:rsidR="0028320F" w:rsidRPr="004F4B8A">
              <w:rPr>
                <w:rStyle w:val="Hyperlink"/>
                <w:noProof/>
              </w:rPr>
              <w:t>2.</w:t>
            </w:r>
            <w:r w:rsidR="0028320F">
              <w:rPr>
                <w:rFonts w:cstheme="minorBidi"/>
                <w:noProof/>
                <w:lang w:val="en-IN" w:eastAsia="en-IN"/>
              </w:rPr>
              <w:tab/>
            </w:r>
            <w:r w:rsidR="0028320F" w:rsidRPr="004F4B8A">
              <w:rPr>
                <w:rStyle w:val="Hyperlink"/>
                <w:noProof/>
              </w:rPr>
              <w:t>Context Survey</w:t>
            </w:r>
            <w:r w:rsidR="0028320F">
              <w:rPr>
                <w:noProof/>
                <w:webHidden/>
              </w:rPr>
              <w:tab/>
            </w:r>
            <w:r w:rsidR="0028320F">
              <w:rPr>
                <w:noProof/>
                <w:webHidden/>
              </w:rPr>
              <w:fldChar w:fldCharType="begin"/>
            </w:r>
            <w:r w:rsidR="0028320F">
              <w:rPr>
                <w:noProof/>
                <w:webHidden/>
              </w:rPr>
              <w:instrText xml:space="preserve"> PAGEREF _Toc105973938 \h </w:instrText>
            </w:r>
            <w:r w:rsidR="0028320F">
              <w:rPr>
                <w:noProof/>
                <w:webHidden/>
              </w:rPr>
            </w:r>
            <w:r w:rsidR="0028320F">
              <w:rPr>
                <w:noProof/>
                <w:webHidden/>
              </w:rPr>
              <w:fldChar w:fldCharType="separate"/>
            </w:r>
            <w:r w:rsidR="0028320F">
              <w:rPr>
                <w:noProof/>
                <w:webHidden/>
              </w:rPr>
              <w:t>10</w:t>
            </w:r>
            <w:r w:rsidR="0028320F">
              <w:rPr>
                <w:noProof/>
                <w:webHidden/>
              </w:rPr>
              <w:fldChar w:fldCharType="end"/>
            </w:r>
          </w:hyperlink>
        </w:p>
        <w:p w14:paraId="30F731C4" w14:textId="65D862B6" w:rsidR="0028320F" w:rsidRDefault="00000000">
          <w:pPr>
            <w:pStyle w:val="TOC2"/>
            <w:tabs>
              <w:tab w:val="left" w:pos="880"/>
              <w:tab w:val="right" w:leader="dot" w:pos="9016"/>
            </w:tabs>
            <w:rPr>
              <w:rFonts w:cstheme="minorBidi"/>
              <w:noProof/>
              <w:lang w:val="en-IN" w:eastAsia="en-IN"/>
            </w:rPr>
          </w:pPr>
          <w:hyperlink w:anchor="_Toc105973939" w:history="1">
            <w:r w:rsidR="0028320F" w:rsidRPr="004F4B8A">
              <w:rPr>
                <w:rStyle w:val="Hyperlink"/>
                <w:noProof/>
              </w:rPr>
              <w:t>2.1.</w:t>
            </w:r>
            <w:r w:rsidR="0028320F">
              <w:rPr>
                <w:rFonts w:cstheme="minorBidi"/>
                <w:noProof/>
                <w:lang w:val="en-IN" w:eastAsia="en-IN"/>
              </w:rPr>
              <w:tab/>
            </w:r>
            <w:r w:rsidR="0028320F" w:rsidRPr="004F4B8A">
              <w:rPr>
                <w:rStyle w:val="Hyperlink"/>
                <w:noProof/>
              </w:rPr>
              <w:t>Motivation</w:t>
            </w:r>
            <w:r w:rsidR="0028320F">
              <w:rPr>
                <w:noProof/>
                <w:webHidden/>
              </w:rPr>
              <w:tab/>
            </w:r>
            <w:r w:rsidR="0028320F">
              <w:rPr>
                <w:noProof/>
                <w:webHidden/>
              </w:rPr>
              <w:fldChar w:fldCharType="begin"/>
            </w:r>
            <w:r w:rsidR="0028320F">
              <w:rPr>
                <w:noProof/>
                <w:webHidden/>
              </w:rPr>
              <w:instrText xml:space="preserve"> PAGEREF _Toc105973939 \h </w:instrText>
            </w:r>
            <w:r w:rsidR="0028320F">
              <w:rPr>
                <w:noProof/>
                <w:webHidden/>
              </w:rPr>
            </w:r>
            <w:r w:rsidR="0028320F">
              <w:rPr>
                <w:noProof/>
                <w:webHidden/>
              </w:rPr>
              <w:fldChar w:fldCharType="separate"/>
            </w:r>
            <w:r w:rsidR="0028320F">
              <w:rPr>
                <w:noProof/>
                <w:webHidden/>
              </w:rPr>
              <w:t>10</w:t>
            </w:r>
            <w:r w:rsidR="0028320F">
              <w:rPr>
                <w:noProof/>
                <w:webHidden/>
              </w:rPr>
              <w:fldChar w:fldCharType="end"/>
            </w:r>
          </w:hyperlink>
        </w:p>
        <w:p w14:paraId="163D0B24" w14:textId="7B378E91" w:rsidR="0028320F" w:rsidRDefault="00000000">
          <w:pPr>
            <w:pStyle w:val="TOC2"/>
            <w:tabs>
              <w:tab w:val="left" w:pos="880"/>
              <w:tab w:val="right" w:leader="dot" w:pos="9016"/>
            </w:tabs>
            <w:rPr>
              <w:rFonts w:cstheme="minorBidi"/>
              <w:noProof/>
              <w:lang w:val="en-IN" w:eastAsia="en-IN"/>
            </w:rPr>
          </w:pPr>
          <w:hyperlink w:anchor="_Toc105973940" w:history="1">
            <w:r w:rsidR="0028320F" w:rsidRPr="004F4B8A">
              <w:rPr>
                <w:rStyle w:val="Hyperlink"/>
                <w:noProof/>
              </w:rPr>
              <w:t>2.2.</w:t>
            </w:r>
            <w:r w:rsidR="0028320F">
              <w:rPr>
                <w:rFonts w:cstheme="minorBidi"/>
                <w:noProof/>
                <w:lang w:val="en-IN" w:eastAsia="en-IN"/>
              </w:rPr>
              <w:tab/>
            </w:r>
            <w:r w:rsidR="0028320F" w:rsidRPr="004F4B8A">
              <w:rPr>
                <w:rStyle w:val="Hyperlink"/>
                <w:noProof/>
              </w:rPr>
              <w:t>Evolution on NLP</w:t>
            </w:r>
            <w:r w:rsidR="0028320F">
              <w:rPr>
                <w:noProof/>
                <w:webHidden/>
              </w:rPr>
              <w:tab/>
            </w:r>
            <w:r w:rsidR="0028320F">
              <w:rPr>
                <w:noProof/>
                <w:webHidden/>
              </w:rPr>
              <w:fldChar w:fldCharType="begin"/>
            </w:r>
            <w:r w:rsidR="0028320F">
              <w:rPr>
                <w:noProof/>
                <w:webHidden/>
              </w:rPr>
              <w:instrText xml:space="preserve"> PAGEREF _Toc105973940 \h </w:instrText>
            </w:r>
            <w:r w:rsidR="0028320F">
              <w:rPr>
                <w:noProof/>
                <w:webHidden/>
              </w:rPr>
            </w:r>
            <w:r w:rsidR="0028320F">
              <w:rPr>
                <w:noProof/>
                <w:webHidden/>
              </w:rPr>
              <w:fldChar w:fldCharType="separate"/>
            </w:r>
            <w:r w:rsidR="0028320F">
              <w:rPr>
                <w:noProof/>
                <w:webHidden/>
              </w:rPr>
              <w:t>11</w:t>
            </w:r>
            <w:r w:rsidR="0028320F">
              <w:rPr>
                <w:noProof/>
                <w:webHidden/>
              </w:rPr>
              <w:fldChar w:fldCharType="end"/>
            </w:r>
          </w:hyperlink>
        </w:p>
        <w:p w14:paraId="3EE11CE0" w14:textId="2A0F7D0E" w:rsidR="0028320F" w:rsidRDefault="00000000">
          <w:pPr>
            <w:pStyle w:val="TOC2"/>
            <w:tabs>
              <w:tab w:val="left" w:pos="1100"/>
              <w:tab w:val="right" w:leader="dot" w:pos="9016"/>
            </w:tabs>
            <w:rPr>
              <w:rFonts w:cstheme="minorBidi"/>
              <w:noProof/>
              <w:lang w:val="en-IN" w:eastAsia="en-IN"/>
            </w:rPr>
          </w:pPr>
          <w:hyperlink w:anchor="_Toc105973941" w:history="1">
            <w:r w:rsidR="0028320F" w:rsidRPr="004F4B8A">
              <w:rPr>
                <w:rStyle w:val="Hyperlink"/>
                <w:noProof/>
              </w:rPr>
              <w:t>2.2.1.</w:t>
            </w:r>
            <w:r w:rsidR="0028320F">
              <w:rPr>
                <w:rFonts w:cstheme="minorBidi"/>
                <w:noProof/>
                <w:lang w:val="en-IN" w:eastAsia="en-IN"/>
              </w:rPr>
              <w:tab/>
            </w:r>
            <w:r w:rsidR="0028320F" w:rsidRPr="004F4B8A">
              <w:rPr>
                <w:rStyle w:val="Hyperlink"/>
                <w:noProof/>
              </w:rPr>
              <w:t>Natural Language Processing</w:t>
            </w:r>
            <w:r w:rsidR="0028320F">
              <w:rPr>
                <w:noProof/>
                <w:webHidden/>
              </w:rPr>
              <w:tab/>
            </w:r>
            <w:r w:rsidR="0028320F">
              <w:rPr>
                <w:noProof/>
                <w:webHidden/>
              </w:rPr>
              <w:fldChar w:fldCharType="begin"/>
            </w:r>
            <w:r w:rsidR="0028320F">
              <w:rPr>
                <w:noProof/>
                <w:webHidden/>
              </w:rPr>
              <w:instrText xml:space="preserve"> PAGEREF _Toc105973941 \h </w:instrText>
            </w:r>
            <w:r w:rsidR="0028320F">
              <w:rPr>
                <w:noProof/>
                <w:webHidden/>
              </w:rPr>
            </w:r>
            <w:r w:rsidR="0028320F">
              <w:rPr>
                <w:noProof/>
                <w:webHidden/>
              </w:rPr>
              <w:fldChar w:fldCharType="separate"/>
            </w:r>
            <w:r w:rsidR="0028320F">
              <w:rPr>
                <w:noProof/>
                <w:webHidden/>
              </w:rPr>
              <w:t>11</w:t>
            </w:r>
            <w:r w:rsidR="0028320F">
              <w:rPr>
                <w:noProof/>
                <w:webHidden/>
              </w:rPr>
              <w:fldChar w:fldCharType="end"/>
            </w:r>
          </w:hyperlink>
        </w:p>
        <w:p w14:paraId="5D1D8B13" w14:textId="237B4049" w:rsidR="0028320F" w:rsidRDefault="00000000">
          <w:pPr>
            <w:pStyle w:val="TOC2"/>
            <w:tabs>
              <w:tab w:val="left" w:pos="1100"/>
              <w:tab w:val="right" w:leader="dot" w:pos="9016"/>
            </w:tabs>
            <w:rPr>
              <w:rFonts w:cstheme="minorBidi"/>
              <w:noProof/>
              <w:lang w:val="en-IN" w:eastAsia="en-IN"/>
            </w:rPr>
          </w:pPr>
          <w:hyperlink w:anchor="_Toc105973942" w:history="1">
            <w:r w:rsidR="0028320F" w:rsidRPr="004F4B8A">
              <w:rPr>
                <w:rStyle w:val="Hyperlink"/>
                <w:noProof/>
              </w:rPr>
              <w:t>2.2.2.</w:t>
            </w:r>
            <w:r w:rsidR="0028320F">
              <w:rPr>
                <w:rFonts w:cstheme="minorBidi"/>
                <w:noProof/>
                <w:lang w:val="en-IN" w:eastAsia="en-IN"/>
              </w:rPr>
              <w:tab/>
            </w:r>
            <w:r w:rsidR="0028320F" w:rsidRPr="004F4B8A">
              <w:rPr>
                <w:rStyle w:val="Hyperlink"/>
                <w:noProof/>
              </w:rPr>
              <w:t>Challenges in NLP</w:t>
            </w:r>
            <w:r w:rsidR="0028320F">
              <w:rPr>
                <w:noProof/>
                <w:webHidden/>
              </w:rPr>
              <w:tab/>
            </w:r>
            <w:r w:rsidR="0028320F">
              <w:rPr>
                <w:noProof/>
                <w:webHidden/>
              </w:rPr>
              <w:fldChar w:fldCharType="begin"/>
            </w:r>
            <w:r w:rsidR="0028320F">
              <w:rPr>
                <w:noProof/>
                <w:webHidden/>
              </w:rPr>
              <w:instrText xml:space="preserve"> PAGEREF _Toc105973942 \h </w:instrText>
            </w:r>
            <w:r w:rsidR="0028320F">
              <w:rPr>
                <w:noProof/>
                <w:webHidden/>
              </w:rPr>
            </w:r>
            <w:r w:rsidR="0028320F">
              <w:rPr>
                <w:noProof/>
                <w:webHidden/>
              </w:rPr>
              <w:fldChar w:fldCharType="separate"/>
            </w:r>
            <w:r w:rsidR="0028320F">
              <w:rPr>
                <w:noProof/>
                <w:webHidden/>
              </w:rPr>
              <w:t>11</w:t>
            </w:r>
            <w:r w:rsidR="0028320F">
              <w:rPr>
                <w:noProof/>
                <w:webHidden/>
              </w:rPr>
              <w:fldChar w:fldCharType="end"/>
            </w:r>
          </w:hyperlink>
        </w:p>
        <w:p w14:paraId="516D3F9A" w14:textId="19DB27CB" w:rsidR="0028320F" w:rsidRDefault="00000000">
          <w:pPr>
            <w:pStyle w:val="TOC2"/>
            <w:tabs>
              <w:tab w:val="left" w:pos="1100"/>
              <w:tab w:val="right" w:leader="dot" w:pos="9016"/>
            </w:tabs>
            <w:rPr>
              <w:rFonts w:cstheme="minorBidi"/>
              <w:noProof/>
              <w:lang w:val="en-IN" w:eastAsia="en-IN"/>
            </w:rPr>
          </w:pPr>
          <w:hyperlink w:anchor="_Toc105973943" w:history="1">
            <w:r w:rsidR="0028320F" w:rsidRPr="004F4B8A">
              <w:rPr>
                <w:rStyle w:val="Hyperlink"/>
                <w:noProof/>
              </w:rPr>
              <w:t>2.2.3.</w:t>
            </w:r>
            <w:r w:rsidR="0028320F">
              <w:rPr>
                <w:rFonts w:cstheme="minorBidi"/>
                <w:noProof/>
                <w:lang w:val="en-IN" w:eastAsia="en-IN"/>
              </w:rPr>
              <w:tab/>
            </w:r>
            <w:r w:rsidR="0028320F" w:rsidRPr="004F4B8A">
              <w:rPr>
                <w:rStyle w:val="Hyperlink"/>
                <w:noProof/>
              </w:rPr>
              <w:t>Machine Learning, Deep Learning, and NLP</w:t>
            </w:r>
            <w:r w:rsidR="0028320F">
              <w:rPr>
                <w:noProof/>
                <w:webHidden/>
              </w:rPr>
              <w:tab/>
            </w:r>
            <w:r w:rsidR="0028320F">
              <w:rPr>
                <w:noProof/>
                <w:webHidden/>
              </w:rPr>
              <w:fldChar w:fldCharType="begin"/>
            </w:r>
            <w:r w:rsidR="0028320F">
              <w:rPr>
                <w:noProof/>
                <w:webHidden/>
              </w:rPr>
              <w:instrText xml:space="preserve"> PAGEREF _Toc105973943 \h </w:instrText>
            </w:r>
            <w:r w:rsidR="0028320F">
              <w:rPr>
                <w:noProof/>
                <w:webHidden/>
              </w:rPr>
            </w:r>
            <w:r w:rsidR="0028320F">
              <w:rPr>
                <w:noProof/>
                <w:webHidden/>
              </w:rPr>
              <w:fldChar w:fldCharType="separate"/>
            </w:r>
            <w:r w:rsidR="0028320F">
              <w:rPr>
                <w:noProof/>
                <w:webHidden/>
              </w:rPr>
              <w:t>12</w:t>
            </w:r>
            <w:r w:rsidR="0028320F">
              <w:rPr>
                <w:noProof/>
                <w:webHidden/>
              </w:rPr>
              <w:fldChar w:fldCharType="end"/>
            </w:r>
          </w:hyperlink>
        </w:p>
        <w:p w14:paraId="672DDFC5" w14:textId="7AB71CC2" w:rsidR="0028320F" w:rsidRDefault="00000000">
          <w:pPr>
            <w:pStyle w:val="TOC2"/>
            <w:tabs>
              <w:tab w:val="left" w:pos="1100"/>
              <w:tab w:val="right" w:leader="dot" w:pos="9016"/>
            </w:tabs>
            <w:rPr>
              <w:rFonts w:cstheme="minorBidi"/>
              <w:noProof/>
              <w:lang w:val="en-IN" w:eastAsia="en-IN"/>
            </w:rPr>
          </w:pPr>
          <w:hyperlink w:anchor="_Toc105973944" w:history="1">
            <w:r w:rsidR="0028320F" w:rsidRPr="004F4B8A">
              <w:rPr>
                <w:rStyle w:val="Hyperlink"/>
                <w:noProof/>
              </w:rPr>
              <w:t>2.2.4.</w:t>
            </w:r>
            <w:r w:rsidR="0028320F">
              <w:rPr>
                <w:rFonts w:cstheme="minorBidi"/>
                <w:noProof/>
                <w:lang w:val="en-IN" w:eastAsia="en-IN"/>
              </w:rPr>
              <w:tab/>
            </w:r>
            <w:r w:rsidR="0028320F" w:rsidRPr="004F4B8A">
              <w:rPr>
                <w:rStyle w:val="Hyperlink"/>
                <w:noProof/>
              </w:rPr>
              <w:t>Approaches to NLP</w:t>
            </w:r>
            <w:r w:rsidR="0028320F">
              <w:rPr>
                <w:noProof/>
                <w:webHidden/>
              </w:rPr>
              <w:tab/>
            </w:r>
            <w:r w:rsidR="0028320F">
              <w:rPr>
                <w:noProof/>
                <w:webHidden/>
              </w:rPr>
              <w:fldChar w:fldCharType="begin"/>
            </w:r>
            <w:r w:rsidR="0028320F">
              <w:rPr>
                <w:noProof/>
                <w:webHidden/>
              </w:rPr>
              <w:instrText xml:space="preserve"> PAGEREF _Toc105973944 \h </w:instrText>
            </w:r>
            <w:r w:rsidR="0028320F">
              <w:rPr>
                <w:noProof/>
                <w:webHidden/>
              </w:rPr>
            </w:r>
            <w:r w:rsidR="0028320F">
              <w:rPr>
                <w:noProof/>
                <w:webHidden/>
              </w:rPr>
              <w:fldChar w:fldCharType="separate"/>
            </w:r>
            <w:r w:rsidR="0028320F">
              <w:rPr>
                <w:noProof/>
                <w:webHidden/>
              </w:rPr>
              <w:t>12</w:t>
            </w:r>
            <w:r w:rsidR="0028320F">
              <w:rPr>
                <w:noProof/>
                <w:webHidden/>
              </w:rPr>
              <w:fldChar w:fldCharType="end"/>
            </w:r>
          </w:hyperlink>
        </w:p>
        <w:p w14:paraId="65EE66D3" w14:textId="1C7EF26A" w:rsidR="0028320F" w:rsidRDefault="00000000">
          <w:pPr>
            <w:pStyle w:val="TOC2"/>
            <w:tabs>
              <w:tab w:val="left" w:pos="1100"/>
              <w:tab w:val="right" w:leader="dot" w:pos="9016"/>
            </w:tabs>
            <w:rPr>
              <w:rFonts w:cstheme="minorBidi"/>
              <w:noProof/>
              <w:lang w:val="en-IN" w:eastAsia="en-IN"/>
            </w:rPr>
          </w:pPr>
          <w:hyperlink w:anchor="_Toc105973945" w:history="1">
            <w:r w:rsidR="0028320F" w:rsidRPr="004F4B8A">
              <w:rPr>
                <w:rStyle w:val="Hyperlink"/>
                <w:noProof/>
              </w:rPr>
              <w:t>2.2.5.</w:t>
            </w:r>
            <w:r w:rsidR="0028320F">
              <w:rPr>
                <w:rFonts w:cstheme="minorBidi"/>
                <w:noProof/>
                <w:lang w:val="en-IN" w:eastAsia="en-IN"/>
              </w:rPr>
              <w:tab/>
            </w:r>
            <w:r w:rsidR="0028320F" w:rsidRPr="004F4B8A">
              <w:rPr>
                <w:rStyle w:val="Hyperlink"/>
                <w:noProof/>
              </w:rPr>
              <w:t>An NLP Walkthrough: Conversational Agents</w:t>
            </w:r>
            <w:r w:rsidR="0028320F">
              <w:rPr>
                <w:noProof/>
                <w:webHidden/>
              </w:rPr>
              <w:tab/>
            </w:r>
            <w:r w:rsidR="0028320F">
              <w:rPr>
                <w:noProof/>
                <w:webHidden/>
              </w:rPr>
              <w:fldChar w:fldCharType="begin"/>
            </w:r>
            <w:r w:rsidR="0028320F">
              <w:rPr>
                <w:noProof/>
                <w:webHidden/>
              </w:rPr>
              <w:instrText xml:space="preserve"> PAGEREF _Toc105973945 \h </w:instrText>
            </w:r>
            <w:r w:rsidR="0028320F">
              <w:rPr>
                <w:noProof/>
                <w:webHidden/>
              </w:rPr>
            </w:r>
            <w:r w:rsidR="0028320F">
              <w:rPr>
                <w:noProof/>
                <w:webHidden/>
              </w:rPr>
              <w:fldChar w:fldCharType="separate"/>
            </w:r>
            <w:r w:rsidR="0028320F">
              <w:rPr>
                <w:noProof/>
                <w:webHidden/>
              </w:rPr>
              <w:t>12</w:t>
            </w:r>
            <w:r w:rsidR="0028320F">
              <w:rPr>
                <w:noProof/>
                <w:webHidden/>
              </w:rPr>
              <w:fldChar w:fldCharType="end"/>
            </w:r>
          </w:hyperlink>
        </w:p>
        <w:p w14:paraId="05EB99D4" w14:textId="2A0EB54B" w:rsidR="0028320F" w:rsidRDefault="00000000">
          <w:pPr>
            <w:pStyle w:val="TOC2"/>
            <w:tabs>
              <w:tab w:val="left" w:pos="880"/>
              <w:tab w:val="right" w:leader="dot" w:pos="9016"/>
            </w:tabs>
            <w:rPr>
              <w:rFonts w:cstheme="minorBidi"/>
              <w:noProof/>
              <w:lang w:val="en-IN" w:eastAsia="en-IN"/>
            </w:rPr>
          </w:pPr>
          <w:hyperlink w:anchor="_Toc105973946" w:history="1">
            <w:r w:rsidR="0028320F" w:rsidRPr="004F4B8A">
              <w:rPr>
                <w:rStyle w:val="Hyperlink"/>
                <w:noProof/>
              </w:rPr>
              <w:t>2.3.</w:t>
            </w:r>
            <w:r w:rsidR="0028320F">
              <w:rPr>
                <w:rFonts w:cstheme="minorBidi"/>
                <w:noProof/>
                <w:lang w:val="en-IN" w:eastAsia="en-IN"/>
              </w:rPr>
              <w:tab/>
            </w:r>
            <w:r w:rsidR="0028320F" w:rsidRPr="004F4B8A">
              <w:rPr>
                <w:rStyle w:val="Hyperlink"/>
                <w:noProof/>
              </w:rPr>
              <w:t>Related Work</w:t>
            </w:r>
            <w:r w:rsidR="0028320F">
              <w:rPr>
                <w:noProof/>
                <w:webHidden/>
              </w:rPr>
              <w:tab/>
            </w:r>
            <w:r w:rsidR="0028320F">
              <w:rPr>
                <w:noProof/>
                <w:webHidden/>
              </w:rPr>
              <w:fldChar w:fldCharType="begin"/>
            </w:r>
            <w:r w:rsidR="0028320F">
              <w:rPr>
                <w:noProof/>
                <w:webHidden/>
              </w:rPr>
              <w:instrText xml:space="preserve"> PAGEREF _Toc105973946 \h </w:instrText>
            </w:r>
            <w:r w:rsidR="0028320F">
              <w:rPr>
                <w:noProof/>
                <w:webHidden/>
              </w:rPr>
            </w:r>
            <w:r w:rsidR="0028320F">
              <w:rPr>
                <w:noProof/>
                <w:webHidden/>
              </w:rPr>
              <w:fldChar w:fldCharType="separate"/>
            </w:r>
            <w:r w:rsidR="0028320F">
              <w:rPr>
                <w:noProof/>
                <w:webHidden/>
              </w:rPr>
              <w:t>12</w:t>
            </w:r>
            <w:r w:rsidR="0028320F">
              <w:rPr>
                <w:noProof/>
                <w:webHidden/>
              </w:rPr>
              <w:fldChar w:fldCharType="end"/>
            </w:r>
          </w:hyperlink>
        </w:p>
        <w:p w14:paraId="3A790014" w14:textId="6DDC3D6F" w:rsidR="0028320F" w:rsidRDefault="00000000">
          <w:pPr>
            <w:pStyle w:val="TOC1"/>
            <w:tabs>
              <w:tab w:val="left" w:pos="440"/>
              <w:tab w:val="right" w:leader="dot" w:pos="9016"/>
            </w:tabs>
            <w:rPr>
              <w:rFonts w:cstheme="minorBidi"/>
              <w:noProof/>
              <w:lang w:val="en-IN" w:eastAsia="en-IN"/>
            </w:rPr>
          </w:pPr>
          <w:hyperlink w:anchor="_Toc105973947" w:history="1">
            <w:r w:rsidR="0028320F" w:rsidRPr="004F4B8A">
              <w:rPr>
                <w:rStyle w:val="Hyperlink"/>
                <w:noProof/>
              </w:rPr>
              <w:t>3.</w:t>
            </w:r>
            <w:r w:rsidR="0028320F">
              <w:rPr>
                <w:rFonts w:cstheme="minorBidi"/>
                <w:noProof/>
                <w:lang w:val="en-IN" w:eastAsia="en-IN"/>
              </w:rPr>
              <w:tab/>
            </w:r>
            <w:r w:rsidR="0028320F" w:rsidRPr="004F4B8A">
              <w:rPr>
                <w:rStyle w:val="Hyperlink"/>
                <w:noProof/>
              </w:rPr>
              <w:t>Ethics and Dataset</w:t>
            </w:r>
            <w:r w:rsidR="0028320F">
              <w:rPr>
                <w:noProof/>
                <w:webHidden/>
              </w:rPr>
              <w:tab/>
            </w:r>
            <w:r w:rsidR="0028320F">
              <w:rPr>
                <w:noProof/>
                <w:webHidden/>
              </w:rPr>
              <w:fldChar w:fldCharType="begin"/>
            </w:r>
            <w:r w:rsidR="0028320F">
              <w:rPr>
                <w:noProof/>
                <w:webHidden/>
              </w:rPr>
              <w:instrText xml:space="preserve"> PAGEREF _Toc105973947 \h </w:instrText>
            </w:r>
            <w:r w:rsidR="0028320F">
              <w:rPr>
                <w:noProof/>
                <w:webHidden/>
              </w:rPr>
            </w:r>
            <w:r w:rsidR="0028320F">
              <w:rPr>
                <w:noProof/>
                <w:webHidden/>
              </w:rPr>
              <w:fldChar w:fldCharType="separate"/>
            </w:r>
            <w:r w:rsidR="0028320F">
              <w:rPr>
                <w:noProof/>
                <w:webHidden/>
              </w:rPr>
              <w:t>13</w:t>
            </w:r>
            <w:r w:rsidR="0028320F">
              <w:rPr>
                <w:noProof/>
                <w:webHidden/>
              </w:rPr>
              <w:fldChar w:fldCharType="end"/>
            </w:r>
          </w:hyperlink>
        </w:p>
        <w:p w14:paraId="4F04E398" w14:textId="10DEA787" w:rsidR="0028320F" w:rsidRDefault="00000000">
          <w:pPr>
            <w:pStyle w:val="TOC1"/>
            <w:tabs>
              <w:tab w:val="left" w:pos="440"/>
              <w:tab w:val="right" w:leader="dot" w:pos="9016"/>
            </w:tabs>
            <w:rPr>
              <w:rFonts w:cstheme="minorBidi"/>
              <w:noProof/>
              <w:lang w:val="en-IN" w:eastAsia="en-IN"/>
            </w:rPr>
          </w:pPr>
          <w:hyperlink w:anchor="_Toc105973948" w:history="1">
            <w:r w:rsidR="0028320F" w:rsidRPr="004F4B8A">
              <w:rPr>
                <w:rStyle w:val="Hyperlink"/>
                <w:noProof/>
              </w:rPr>
              <w:t>4.</w:t>
            </w:r>
            <w:r w:rsidR="0028320F">
              <w:rPr>
                <w:rFonts w:cstheme="minorBidi"/>
                <w:noProof/>
                <w:lang w:val="en-IN" w:eastAsia="en-IN"/>
              </w:rPr>
              <w:tab/>
            </w:r>
            <w:r w:rsidR="0028320F" w:rsidRPr="004F4B8A">
              <w:rPr>
                <w:rStyle w:val="Hyperlink"/>
                <w:noProof/>
              </w:rPr>
              <w:t>Design</w:t>
            </w:r>
            <w:r w:rsidR="0028320F">
              <w:rPr>
                <w:noProof/>
                <w:webHidden/>
              </w:rPr>
              <w:tab/>
            </w:r>
            <w:r w:rsidR="0028320F">
              <w:rPr>
                <w:noProof/>
                <w:webHidden/>
              </w:rPr>
              <w:fldChar w:fldCharType="begin"/>
            </w:r>
            <w:r w:rsidR="0028320F">
              <w:rPr>
                <w:noProof/>
                <w:webHidden/>
              </w:rPr>
              <w:instrText xml:space="preserve"> PAGEREF _Toc105973948 \h </w:instrText>
            </w:r>
            <w:r w:rsidR="0028320F">
              <w:rPr>
                <w:noProof/>
                <w:webHidden/>
              </w:rPr>
            </w:r>
            <w:r w:rsidR="0028320F">
              <w:rPr>
                <w:noProof/>
                <w:webHidden/>
              </w:rPr>
              <w:fldChar w:fldCharType="separate"/>
            </w:r>
            <w:r w:rsidR="0028320F">
              <w:rPr>
                <w:noProof/>
                <w:webHidden/>
              </w:rPr>
              <w:t>14</w:t>
            </w:r>
            <w:r w:rsidR="0028320F">
              <w:rPr>
                <w:noProof/>
                <w:webHidden/>
              </w:rPr>
              <w:fldChar w:fldCharType="end"/>
            </w:r>
          </w:hyperlink>
        </w:p>
        <w:p w14:paraId="099C2061" w14:textId="162D63B0" w:rsidR="0028320F" w:rsidRDefault="00000000">
          <w:pPr>
            <w:pStyle w:val="TOC1"/>
            <w:tabs>
              <w:tab w:val="left" w:pos="440"/>
              <w:tab w:val="right" w:leader="dot" w:pos="9016"/>
            </w:tabs>
            <w:rPr>
              <w:rFonts w:cstheme="minorBidi"/>
              <w:noProof/>
              <w:lang w:val="en-IN" w:eastAsia="en-IN"/>
            </w:rPr>
          </w:pPr>
          <w:hyperlink w:anchor="_Toc105973949" w:history="1">
            <w:r w:rsidR="0028320F" w:rsidRPr="004F4B8A">
              <w:rPr>
                <w:rStyle w:val="Hyperlink"/>
                <w:noProof/>
              </w:rPr>
              <w:t>5.</w:t>
            </w:r>
            <w:r w:rsidR="0028320F">
              <w:rPr>
                <w:rFonts w:cstheme="minorBidi"/>
                <w:noProof/>
                <w:lang w:val="en-IN" w:eastAsia="en-IN"/>
              </w:rPr>
              <w:tab/>
            </w:r>
            <w:r w:rsidR="0028320F" w:rsidRPr="004F4B8A">
              <w:rPr>
                <w:rStyle w:val="Hyperlink"/>
                <w:noProof/>
              </w:rPr>
              <w:t>Implementation</w:t>
            </w:r>
            <w:r w:rsidR="0028320F">
              <w:rPr>
                <w:noProof/>
                <w:webHidden/>
              </w:rPr>
              <w:tab/>
            </w:r>
            <w:r w:rsidR="0028320F">
              <w:rPr>
                <w:noProof/>
                <w:webHidden/>
              </w:rPr>
              <w:fldChar w:fldCharType="begin"/>
            </w:r>
            <w:r w:rsidR="0028320F">
              <w:rPr>
                <w:noProof/>
                <w:webHidden/>
              </w:rPr>
              <w:instrText xml:space="preserve"> PAGEREF _Toc105973949 \h </w:instrText>
            </w:r>
            <w:r w:rsidR="0028320F">
              <w:rPr>
                <w:noProof/>
                <w:webHidden/>
              </w:rPr>
            </w:r>
            <w:r w:rsidR="0028320F">
              <w:rPr>
                <w:noProof/>
                <w:webHidden/>
              </w:rPr>
              <w:fldChar w:fldCharType="separate"/>
            </w:r>
            <w:r w:rsidR="0028320F">
              <w:rPr>
                <w:noProof/>
                <w:webHidden/>
              </w:rPr>
              <w:t>15</w:t>
            </w:r>
            <w:r w:rsidR="0028320F">
              <w:rPr>
                <w:noProof/>
                <w:webHidden/>
              </w:rPr>
              <w:fldChar w:fldCharType="end"/>
            </w:r>
          </w:hyperlink>
        </w:p>
        <w:p w14:paraId="4592DAC4" w14:textId="2A0285EF" w:rsidR="0028320F" w:rsidRDefault="00000000">
          <w:pPr>
            <w:pStyle w:val="TOC1"/>
            <w:tabs>
              <w:tab w:val="left" w:pos="440"/>
              <w:tab w:val="right" w:leader="dot" w:pos="9016"/>
            </w:tabs>
            <w:rPr>
              <w:rFonts w:cstheme="minorBidi"/>
              <w:noProof/>
              <w:lang w:val="en-IN" w:eastAsia="en-IN"/>
            </w:rPr>
          </w:pPr>
          <w:hyperlink w:anchor="_Toc105973950" w:history="1">
            <w:r w:rsidR="0028320F" w:rsidRPr="004F4B8A">
              <w:rPr>
                <w:rStyle w:val="Hyperlink"/>
                <w:noProof/>
              </w:rPr>
              <w:t>6.</w:t>
            </w:r>
            <w:r w:rsidR="0028320F">
              <w:rPr>
                <w:rFonts w:cstheme="minorBidi"/>
                <w:noProof/>
                <w:lang w:val="en-IN" w:eastAsia="en-IN"/>
              </w:rPr>
              <w:tab/>
            </w:r>
            <w:r w:rsidR="0028320F" w:rsidRPr="004F4B8A">
              <w:rPr>
                <w:rStyle w:val="Hyperlink"/>
                <w:noProof/>
              </w:rPr>
              <w:t>Results and Evaluation</w:t>
            </w:r>
            <w:r w:rsidR="0028320F">
              <w:rPr>
                <w:noProof/>
                <w:webHidden/>
              </w:rPr>
              <w:tab/>
            </w:r>
            <w:r w:rsidR="0028320F">
              <w:rPr>
                <w:noProof/>
                <w:webHidden/>
              </w:rPr>
              <w:fldChar w:fldCharType="begin"/>
            </w:r>
            <w:r w:rsidR="0028320F">
              <w:rPr>
                <w:noProof/>
                <w:webHidden/>
              </w:rPr>
              <w:instrText xml:space="preserve"> PAGEREF _Toc105973950 \h </w:instrText>
            </w:r>
            <w:r w:rsidR="0028320F">
              <w:rPr>
                <w:noProof/>
                <w:webHidden/>
              </w:rPr>
            </w:r>
            <w:r w:rsidR="0028320F">
              <w:rPr>
                <w:noProof/>
                <w:webHidden/>
              </w:rPr>
              <w:fldChar w:fldCharType="separate"/>
            </w:r>
            <w:r w:rsidR="0028320F">
              <w:rPr>
                <w:noProof/>
                <w:webHidden/>
              </w:rPr>
              <w:t>16</w:t>
            </w:r>
            <w:r w:rsidR="0028320F">
              <w:rPr>
                <w:noProof/>
                <w:webHidden/>
              </w:rPr>
              <w:fldChar w:fldCharType="end"/>
            </w:r>
          </w:hyperlink>
        </w:p>
        <w:p w14:paraId="2DDF6D84" w14:textId="6C639C27" w:rsidR="0028320F" w:rsidRDefault="00000000">
          <w:pPr>
            <w:pStyle w:val="TOC1"/>
            <w:tabs>
              <w:tab w:val="left" w:pos="440"/>
              <w:tab w:val="right" w:leader="dot" w:pos="9016"/>
            </w:tabs>
            <w:rPr>
              <w:rFonts w:cstheme="minorBidi"/>
              <w:noProof/>
              <w:lang w:val="en-IN" w:eastAsia="en-IN"/>
            </w:rPr>
          </w:pPr>
          <w:hyperlink w:anchor="_Toc105973951" w:history="1">
            <w:r w:rsidR="0028320F" w:rsidRPr="004F4B8A">
              <w:rPr>
                <w:rStyle w:val="Hyperlink"/>
                <w:noProof/>
              </w:rPr>
              <w:t>7.</w:t>
            </w:r>
            <w:r w:rsidR="0028320F">
              <w:rPr>
                <w:rFonts w:cstheme="minorBidi"/>
                <w:noProof/>
                <w:lang w:val="en-IN" w:eastAsia="en-IN"/>
              </w:rPr>
              <w:tab/>
            </w:r>
            <w:r w:rsidR="0028320F" w:rsidRPr="004F4B8A">
              <w:rPr>
                <w:rStyle w:val="Hyperlink"/>
                <w:noProof/>
              </w:rPr>
              <w:t>Future Work</w:t>
            </w:r>
            <w:r w:rsidR="0028320F">
              <w:rPr>
                <w:noProof/>
                <w:webHidden/>
              </w:rPr>
              <w:tab/>
            </w:r>
            <w:r w:rsidR="0028320F">
              <w:rPr>
                <w:noProof/>
                <w:webHidden/>
              </w:rPr>
              <w:fldChar w:fldCharType="begin"/>
            </w:r>
            <w:r w:rsidR="0028320F">
              <w:rPr>
                <w:noProof/>
                <w:webHidden/>
              </w:rPr>
              <w:instrText xml:space="preserve"> PAGEREF _Toc105973951 \h </w:instrText>
            </w:r>
            <w:r w:rsidR="0028320F">
              <w:rPr>
                <w:noProof/>
                <w:webHidden/>
              </w:rPr>
            </w:r>
            <w:r w:rsidR="0028320F">
              <w:rPr>
                <w:noProof/>
                <w:webHidden/>
              </w:rPr>
              <w:fldChar w:fldCharType="separate"/>
            </w:r>
            <w:r w:rsidR="0028320F">
              <w:rPr>
                <w:noProof/>
                <w:webHidden/>
              </w:rPr>
              <w:t>17</w:t>
            </w:r>
            <w:r w:rsidR="0028320F">
              <w:rPr>
                <w:noProof/>
                <w:webHidden/>
              </w:rPr>
              <w:fldChar w:fldCharType="end"/>
            </w:r>
          </w:hyperlink>
        </w:p>
        <w:p w14:paraId="6F793266" w14:textId="3ADA69C7" w:rsidR="0028320F" w:rsidRDefault="00000000">
          <w:pPr>
            <w:pStyle w:val="TOC1"/>
            <w:tabs>
              <w:tab w:val="left" w:pos="440"/>
              <w:tab w:val="right" w:leader="dot" w:pos="9016"/>
            </w:tabs>
            <w:rPr>
              <w:rFonts w:cstheme="minorBidi"/>
              <w:noProof/>
              <w:lang w:val="en-IN" w:eastAsia="en-IN"/>
            </w:rPr>
          </w:pPr>
          <w:hyperlink w:anchor="_Toc105973952" w:history="1">
            <w:r w:rsidR="0028320F" w:rsidRPr="004F4B8A">
              <w:rPr>
                <w:rStyle w:val="Hyperlink"/>
                <w:noProof/>
              </w:rPr>
              <w:t>8.</w:t>
            </w:r>
            <w:r w:rsidR="0028320F">
              <w:rPr>
                <w:rFonts w:cstheme="minorBidi"/>
                <w:noProof/>
                <w:lang w:val="en-IN" w:eastAsia="en-IN"/>
              </w:rPr>
              <w:tab/>
            </w:r>
            <w:r w:rsidR="0028320F" w:rsidRPr="004F4B8A">
              <w:rPr>
                <w:rStyle w:val="Hyperlink"/>
                <w:noProof/>
              </w:rPr>
              <w:t>Conclusion</w:t>
            </w:r>
            <w:r w:rsidR="0028320F">
              <w:rPr>
                <w:noProof/>
                <w:webHidden/>
              </w:rPr>
              <w:tab/>
            </w:r>
            <w:r w:rsidR="0028320F">
              <w:rPr>
                <w:noProof/>
                <w:webHidden/>
              </w:rPr>
              <w:fldChar w:fldCharType="begin"/>
            </w:r>
            <w:r w:rsidR="0028320F">
              <w:rPr>
                <w:noProof/>
                <w:webHidden/>
              </w:rPr>
              <w:instrText xml:space="preserve"> PAGEREF _Toc105973952 \h </w:instrText>
            </w:r>
            <w:r w:rsidR="0028320F">
              <w:rPr>
                <w:noProof/>
                <w:webHidden/>
              </w:rPr>
            </w:r>
            <w:r w:rsidR="0028320F">
              <w:rPr>
                <w:noProof/>
                <w:webHidden/>
              </w:rPr>
              <w:fldChar w:fldCharType="separate"/>
            </w:r>
            <w:r w:rsidR="0028320F">
              <w:rPr>
                <w:noProof/>
                <w:webHidden/>
              </w:rPr>
              <w:t>18</w:t>
            </w:r>
            <w:r w:rsidR="0028320F">
              <w:rPr>
                <w:noProof/>
                <w:webHidden/>
              </w:rPr>
              <w:fldChar w:fldCharType="end"/>
            </w:r>
          </w:hyperlink>
        </w:p>
        <w:p w14:paraId="178F5DE8" w14:textId="071D6038" w:rsidR="0028320F" w:rsidRDefault="00000000">
          <w:pPr>
            <w:pStyle w:val="TOC1"/>
            <w:tabs>
              <w:tab w:val="left" w:pos="440"/>
              <w:tab w:val="right" w:leader="dot" w:pos="9016"/>
            </w:tabs>
            <w:rPr>
              <w:rFonts w:cstheme="minorBidi"/>
              <w:noProof/>
              <w:lang w:val="en-IN" w:eastAsia="en-IN"/>
            </w:rPr>
          </w:pPr>
          <w:hyperlink w:anchor="_Toc105973953" w:history="1">
            <w:r w:rsidR="0028320F" w:rsidRPr="004F4B8A">
              <w:rPr>
                <w:rStyle w:val="Hyperlink"/>
                <w:noProof/>
              </w:rPr>
              <w:t>9.</w:t>
            </w:r>
            <w:r w:rsidR="0028320F">
              <w:rPr>
                <w:rFonts w:cstheme="minorBidi"/>
                <w:noProof/>
                <w:lang w:val="en-IN" w:eastAsia="en-IN"/>
              </w:rPr>
              <w:tab/>
            </w:r>
            <w:r w:rsidR="0028320F" w:rsidRPr="004F4B8A">
              <w:rPr>
                <w:rStyle w:val="Hyperlink"/>
                <w:noProof/>
              </w:rPr>
              <w:t>Bibliography</w:t>
            </w:r>
            <w:r w:rsidR="0028320F">
              <w:rPr>
                <w:noProof/>
                <w:webHidden/>
              </w:rPr>
              <w:tab/>
            </w:r>
            <w:r w:rsidR="0028320F">
              <w:rPr>
                <w:noProof/>
                <w:webHidden/>
              </w:rPr>
              <w:fldChar w:fldCharType="begin"/>
            </w:r>
            <w:r w:rsidR="0028320F">
              <w:rPr>
                <w:noProof/>
                <w:webHidden/>
              </w:rPr>
              <w:instrText xml:space="preserve"> PAGEREF _Toc105973953 \h </w:instrText>
            </w:r>
            <w:r w:rsidR="0028320F">
              <w:rPr>
                <w:noProof/>
                <w:webHidden/>
              </w:rPr>
            </w:r>
            <w:r w:rsidR="0028320F">
              <w:rPr>
                <w:noProof/>
                <w:webHidden/>
              </w:rPr>
              <w:fldChar w:fldCharType="separate"/>
            </w:r>
            <w:r w:rsidR="0028320F">
              <w:rPr>
                <w:noProof/>
                <w:webHidden/>
              </w:rPr>
              <w:t>19</w:t>
            </w:r>
            <w:r w:rsidR="0028320F">
              <w:rPr>
                <w:noProof/>
                <w:webHidden/>
              </w:rPr>
              <w:fldChar w:fldCharType="end"/>
            </w:r>
          </w:hyperlink>
        </w:p>
        <w:p w14:paraId="721241A7" w14:textId="40B6954B" w:rsidR="0028320F" w:rsidRDefault="00000000">
          <w:pPr>
            <w:pStyle w:val="TOC1"/>
            <w:tabs>
              <w:tab w:val="left" w:pos="660"/>
              <w:tab w:val="right" w:leader="dot" w:pos="9016"/>
            </w:tabs>
            <w:rPr>
              <w:rFonts w:cstheme="minorBidi"/>
              <w:noProof/>
              <w:lang w:val="en-IN" w:eastAsia="en-IN"/>
            </w:rPr>
          </w:pPr>
          <w:hyperlink w:anchor="_Toc105973954" w:history="1">
            <w:r w:rsidR="0028320F" w:rsidRPr="004F4B8A">
              <w:rPr>
                <w:rStyle w:val="Hyperlink"/>
                <w:noProof/>
              </w:rPr>
              <w:t>10.</w:t>
            </w:r>
            <w:r w:rsidR="0028320F">
              <w:rPr>
                <w:rFonts w:cstheme="minorBidi"/>
                <w:noProof/>
                <w:lang w:val="en-IN" w:eastAsia="en-IN"/>
              </w:rPr>
              <w:tab/>
            </w:r>
            <w:r w:rsidR="0028320F" w:rsidRPr="004F4B8A">
              <w:rPr>
                <w:rStyle w:val="Hyperlink"/>
                <w:noProof/>
              </w:rPr>
              <w:t>Appendix A DOER Document</w:t>
            </w:r>
            <w:r w:rsidR="0028320F">
              <w:rPr>
                <w:noProof/>
                <w:webHidden/>
              </w:rPr>
              <w:tab/>
            </w:r>
            <w:r w:rsidR="0028320F">
              <w:rPr>
                <w:noProof/>
                <w:webHidden/>
              </w:rPr>
              <w:fldChar w:fldCharType="begin"/>
            </w:r>
            <w:r w:rsidR="0028320F">
              <w:rPr>
                <w:noProof/>
                <w:webHidden/>
              </w:rPr>
              <w:instrText xml:space="preserve"> PAGEREF _Toc105973954 \h </w:instrText>
            </w:r>
            <w:r w:rsidR="0028320F">
              <w:rPr>
                <w:noProof/>
                <w:webHidden/>
              </w:rPr>
            </w:r>
            <w:r w:rsidR="0028320F">
              <w:rPr>
                <w:noProof/>
                <w:webHidden/>
              </w:rPr>
              <w:fldChar w:fldCharType="separate"/>
            </w:r>
            <w:r w:rsidR="0028320F">
              <w:rPr>
                <w:noProof/>
                <w:webHidden/>
              </w:rPr>
              <w:t>20</w:t>
            </w:r>
            <w:r w:rsidR="0028320F">
              <w:rPr>
                <w:noProof/>
                <w:webHidden/>
              </w:rPr>
              <w:fldChar w:fldCharType="end"/>
            </w:r>
          </w:hyperlink>
        </w:p>
        <w:p w14:paraId="416DA299" w14:textId="7E57CE82" w:rsidR="0028320F" w:rsidRDefault="00000000">
          <w:pPr>
            <w:pStyle w:val="TOC1"/>
            <w:tabs>
              <w:tab w:val="left" w:pos="660"/>
              <w:tab w:val="right" w:leader="dot" w:pos="9016"/>
            </w:tabs>
            <w:rPr>
              <w:rFonts w:cstheme="minorBidi"/>
              <w:noProof/>
              <w:lang w:val="en-IN" w:eastAsia="en-IN"/>
            </w:rPr>
          </w:pPr>
          <w:hyperlink w:anchor="_Toc105973955" w:history="1">
            <w:r w:rsidR="0028320F" w:rsidRPr="004F4B8A">
              <w:rPr>
                <w:rStyle w:val="Hyperlink"/>
                <w:noProof/>
              </w:rPr>
              <w:t>11.</w:t>
            </w:r>
            <w:r w:rsidR="0028320F">
              <w:rPr>
                <w:rFonts w:cstheme="minorBidi"/>
                <w:noProof/>
                <w:lang w:val="en-IN" w:eastAsia="en-IN"/>
              </w:rPr>
              <w:tab/>
            </w:r>
            <w:r w:rsidR="0028320F" w:rsidRPr="004F4B8A">
              <w:rPr>
                <w:rStyle w:val="Hyperlink"/>
                <w:noProof/>
              </w:rPr>
              <w:t>Appendix B User Guide</w:t>
            </w:r>
            <w:r w:rsidR="0028320F">
              <w:rPr>
                <w:noProof/>
                <w:webHidden/>
              </w:rPr>
              <w:tab/>
            </w:r>
            <w:r w:rsidR="0028320F">
              <w:rPr>
                <w:noProof/>
                <w:webHidden/>
              </w:rPr>
              <w:fldChar w:fldCharType="begin"/>
            </w:r>
            <w:r w:rsidR="0028320F">
              <w:rPr>
                <w:noProof/>
                <w:webHidden/>
              </w:rPr>
              <w:instrText xml:space="preserve"> PAGEREF _Toc105973955 \h </w:instrText>
            </w:r>
            <w:r w:rsidR="0028320F">
              <w:rPr>
                <w:noProof/>
                <w:webHidden/>
              </w:rPr>
            </w:r>
            <w:r w:rsidR="0028320F">
              <w:rPr>
                <w:noProof/>
                <w:webHidden/>
              </w:rPr>
              <w:fldChar w:fldCharType="separate"/>
            </w:r>
            <w:r w:rsidR="0028320F">
              <w:rPr>
                <w:noProof/>
                <w:webHidden/>
              </w:rPr>
              <w:t>22</w:t>
            </w:r>
            <w:r w:rsidR="0028320F">
              <w:rPr>
                <w:noProof/>
                <w:webHidden/>
              </w:rPr>
              <w:fldChar w:fldCharType="end"/>
            </w:r>
          </w:hyperlink>
        </w:p>
        <w:p w14:paraId="26039609" w14:textId="64B36AE8" w:rsidR="0028320F" w:rsidRDefault="00000000">
          <w:pPr>
            <w:pStyle w:val="TOC1"/>
            <w:tabs>
              <w:tab w:val="left" w:pos="660"/>
              <w:tab w:val="right" w:leader="dot" w:pos="9016"/>
            </w:tabs>
            <w:rPr>
              <w:rFonts w:cstheme="minorBidi"/>
              <w:noProof/>
              <w:lang w:val="en-IN" w:eastAsia="en-IN"/>
            </w:rPr>
          </w:pPr>
          <w:hyperlink w:anchor="_Toc105973956" w:history="1">
            <w:r w:rsidR="0028320F" w:rsidRPr="004F4B8A">
              <w:rPr>
                <w:rStyle w:val="Hyperlink"/>
                <w:noProof/>
              </w:rPr>
              <w:t>12.</w:t>
            </w:r>
            <w:r w:rsidR="0028320F">
              <w:rPr>
                <w:rFonts w:cstheme="minorBidi"/>
                <w:noProof/>
                <w:lang w:val="en-IN" w:eastAsia="en-IN"/>
              </w:rPr>
              <w:tab/>
            </w:r>
            <w:r w:rsidR="0028320F" w:rsidRPr="004F4B8A">
              <w:rPr>
                <w:rStyle w:val="Hyperlink"/>
                <w:noProof/>
              </w:rPr>
              <w:t>Appendix C Ethics Documents</w:t>
            </w:r>
            <w:r w:rsidR="0028320F">
              <w:rPr>
                <w:noProof/>
                <w:webHidden/>
              </w:rPr>
              <w:tab/>
            </w:r>
            <w:r w:rsidR="0028320F">
              <w:rPr>
                <w:noProof/>
                <w:webHidden/>
              </w:rPr>
              <w:fldChar w:fldCharType="begin"/>
            </w:r>
            <w:r w:rsidR="0028320F">
              <w:rPr>
                <w:noProof/>
                <w:webHidden/>
              </w:rPr>
              <w:instrText xml:space="preserve"> PAGEREF _Toc105973956 \h </w:instrText>
            </w:r>
            <w:r w:rsidR="0028320F">
              <w:rPr>
                <w:noProof/>
                <w:webHidden/>
              </w:rPr>
            </w:r>
            <w:r w:rsidR="0028320F">
              <w:rPr>
                <w:noProof/>
                <w:webHidden/>
              </w:rPr>
              <w:fldChar w:fldCharType="separate"/>
            </w:r>
            <w:r w:rsidR="0028320F">
              <w:rPr>
                <w:noProof/>
                <w:webHidden/>
              </w:rPr>
              <w:t>23</w:t>
            </w:r>
            <w:r w:rsidR="0028320F">
              <w:rPr>
                <w:noProof/>
                <w:webHidden/>
              </w:rPr>
              <w:fldChar w:fldCharType="end"/>
            </w:r>
          </w:hyperlink>
        </w:p>
        <w:p w14:paraId="2242CC7C" w14:textId="729F9190" w:rsidR="00546224" w:rsidRDefault="00546224">
          <w:r>
            <w:rPr>
              <w:b/>
              <w:bCs/>
              <w:noProof/>
            </w:rPr>
            <w:fldChar w:fldCharType="end"/>
          </w:r>
        </w:p>
      </w:sdtContent>
    </w:sdt>
    <w:p w14:paraId="54E23723" w14:textId="6456B85F" w:rsidR="00125FF4" w:rsidRDefault="00125FF4">
      <w:r>
        <w:br w:type="page"/>
      </w:r>
    </w:p>
    <w:p w14:paraId="2ECCA6C5" w14:textId="6C503246" w:rsidR="00787AF2" w:rsidRDefault="00787AF2" w:rsidP="00125FF4">
      <w:pPr>
        <w:pStyle w:val="Heading1"/>
      </w:pPr>
      <w:bookmarkStart w:id="3" w:name="_Toc105973931"/>
      <w:r w:rsidRPr="00787AF2">
        <w:lastRenderedPageBreak/>
        <w:t>List of Figures</w:t>
      </w:r>
      <w:bookmarkEnd w:id="3"/>
    </w:p>
    <w:p w14:paraId="5BA59E0A" w14:textId="7BACD426" w:rsidR="00546224" w:rsidRDefault="00546224" w:rsidP="00546224"/>
    <w:p w14:paraId="3053B2F0" w14:textId="1EFB551C" w:rsidR="00546224" w:rsidRDefault="00546224">
      <w:r>
        <w:br w:type="page"/>
      </w:r>
    </w:p>
    <w:p w14:paraId="71C90C9B" w14:textId="699F8808" w:rsidR="00787AF2" w:rsidRDefault="00787AF2" w:rsidP="00125FF4">
      <w:pPr>
        <w:pStyle w:val="Heading1"/>
      </w:pPr>
      <w:bookmarkStart w:id="4" w:name="_Toc105973932"/>
      <w:r w:rsidRPr="00787AF2">
        <w:lastRenderedPageBreak/>
        <w:t>List of Tables</w:t>
      </w:r>
      <w:bookmarkEnd w:id="4"/>
    </w:p>
    <w:p w14:paraId="283277D2" w14:textId="332B6FC2" w:rsidR="00546224" w:rsidRDefault="00546224" w:rsidP="00546224"/>
    <w:p w14:paraId="246B2F5C" w14:textId="130104FF" w:rsidR="00546224" w:rsidRDefault="00546224">
      <w:r>
        <w:br w:type="page"/>
      </w:r>
    </w:p>
    <w:p w14:paraId="3370B3A6" w14:textId="133198D8" w:rsidR="00787AF2" w:rsidRDefault="00787AF2" w:rsidP="00787AF2">
      <w:pPr>
        <w:pStyle w:val="Heading1"/>
      </w:pPr>
      <w:bookmarkStart w:id="5" w:name="_Toc105973933"/>
      <w:r w:rsidRPr="00787AF2">
        <w:lastRenderedPageBreak/>
        <w:t>Abbreviations</w:t>
      </w:r>
      <w:bookmarkEnd w:id="5"/>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546224">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bl>
    <w:p w14:paraId="70C15A6D" w14:textId="15B37964" w:rsidR="00546224" w:rsidRDefault="00546224">
      <w:r>
        <w:br w:type="page"/>
      </w:r>
    </w:p>
    <w:p w14:paraId="545CDF26" w14:textId="48F599CF" w:rsidR="00125FF4" w:rsidRDefault="00125FF4" w:rsidP="00787AF2">
      <w:pPr>
        <w:pStyle w:val="Heading1"/>
        <w:numPr>
          <w:ilvl w:val="0"/>
          <w:numId w:val="1"/>
        </w:numPr>
      </w:pPr>
      <w:bookmarkStart w:id="6" w:name="_Toc105973934"/>
      <w:r>
        <w:lastRenderedPageBreak/>
        <w:t>Introduction</w:t>
      </w:r>
      <w:bookmarkEnd w:id="6"/>
    </w:p>
    <w:p w14:paraId="6F81B0FE" w14:textId="77777777" w:rsidR="0097674A" w:rsidRDefault="0097674A" w:rsidP="006D4792">
      <w:pPr>
        <w:pStyle w:val="Heading2"/>
      </w:pPr>
      <w:bookmarkStart w:id="7" w:name="_Toc105973935"/>
    </w:p>
    <w:p w14:paraId="756D8237" w14:textId="65B518B4" w:rsidR="00787AF2" w:rsidRDefault="006D4792" w:rsidP="006D4792">
      <w:pPr>
        <w:pStyle w:val="Heading2"/>
      </w:pPr>
      <w:r>
        <w:t>Background</w:t>
      </w:r>
      <w:bookmarkEnd w:id="7"/>
    </w:p>
    <w:p w14:paraId="2C6BA96F" w14:textId="77777777" w:rsidR="00C00097" w:rsidRPr="00C00097" w:rsidRDefault="00C00097" w:rsidP="00C00097"/>
    <w:p w14:paraId="2CB7B344" w14:textId="6AA50891" w:rsidR="006D4792" w:rsidRDefault="006D4792" w:rsidP="006D4792">
      <w:pPr>
        <w:pStyle w:val="Heading2"/>
      </w:pPr>
      <w:bookmarkStart w:id="8" w:name="_Toc105973936"/>
      <w:r>
        <w:t>Importance of the project</w:t>
      </w:r>
      <w:bookmarkEnd w:id="8"/>
    </w:p>
    <w:p w14:paraId="28FAE63E" w14:textId="77777777" w:rsidR="0097674A" w:rsidRDefault="0097674A" w:rsidP="006D4792">
      <w:pPr>
        <w:pStyle w:val="Heading2"/>
      </w:pPr>
      <w:bookmarkStart w:id="9" w:name="_Toc105973937"/>
    </w:p>
    <w:p w14:paraId="58469218" w14:textId="5D6FE6EC" w:rsidR="006D4792" w:rsidRDefault="006D4792" w:rsidP="006D4792">
      <w:pPr>
        <w:pStyle w:val="Heading2"/>
      </w:pPr>
      <w:r>
        <w:t>Problem Definition and Goals</w:t>
      </w:r>
      <w:bookmarkEnd w:id="9"/>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numPr>
          <w:ilvl w:val="0"/>
          <w:numId w:val="1"/>
        </w:numPr>
      </w:pPr>
      <w:bookmarkStart w:id="10" w:name="_Toc105973938"/>
      <w:r>
        <w:lastRenderedPageBreak/>
        <w:t>Context Survey</w:t>
      </w:r>
      <w:bookmarkEnd w:id="10"/>
    </w:p>
    <w:p w14:paraId="651D8CA0" w14:textId="77777777" w:rsidR="0028320F" w:rsidRPr="0028320F" w:rsidRDefault="0028320F" w:rsidP="0028320F"/>
    <w:p w14:paraId="1EB845B8" w14:textId="41C11F3C" w:rsidR="00A60A6A" w:rsidRDefault="00A60A6A" w:rsidP="00A60A6A">
      <w:r>
        <w:t>In this section, we will discuss the need for chatbots in the healthcare domain, how NLP techniques are evolved over the years and which ones are beneficial for our use, available frameworks for building chatbots and recent work done in the fi</w:t>
      </w:r>
      <w:r w:rsidR="0026451E">
        <w:t>el</w:t>
      </w:r>
      <w:r>
        <w:t>d of chatbot</w:t>
      </w:r>
      <w:r w:rsidR="0026451E">
        <w:t>s</w:t>
      </w:r>
      <w:r>
        <w:t xml:space="preserve"> in healthcare.</w:t>
      </w:r>
    </w:p>
    <w:p w14:paraId="46B545DA" w14:textId="7BDF4A84" w:rsidR="00022A19" w:rsidRDefault="00B36C58" w:rsidP="00022A19">
      <w:pPr>
        <w:pStyle w:val="Heading2"/>
        <w:numPr>
          <w:ilvl w:val="1"/>
          <w:numId w:val="1"/>
        </w:numPr>
      </w:pPr>
      <w:bookmarkStart w:id="11" w:name="_Toc105973939"/>
      <w:r>
        <w:t>Motivation</w:t>
      </w:r>
      <w:bookmarkEnd w:id="11"/>
    </w:p>
    <w:p w14:paraId="1E8D9FAE" w14:textId="53B6796F" w:rsidR="00C15920" w:rsidRDefault="00C15920" w:rsidP="00C15920">
      <w:pPr>
        <w:pStyle w:val="ListParagraph"/>
        <w:ind w:left="360"/>
      </w:pPr>
      <w:r>
        <w:t>Healthcare chatbots are AI-powered conversational solutions that help patients and healthcare service providers to connect easily. Chatbots can play a critical role in making first-line service available to everyone. Patients can use chatbot systems round the clock and get their queries answered.</w:t>
      </w:r>
    </w:p>
    <w:p w14:paraId="666CED7A" w14:textId="2113FAB5" w:rsidR="00C15920" w:rsidRDefault="00C15920" w:rsidP="00C15920">
      <w:pPr>
        <w:pStyle w:val="ListParagraph"/>
        <w:ind w:left="360"/>
      </w:pPr>
      <w:r>
        <w:t>Demands for healthcare professional has risen significantly and continues to grow. Many healthcare systems are under tremendous pressure, and this limits the number of patients that can be treated on time. Patients find it difficult to get the treatment on time even for simple and mild illnesses. This delay in early treatment exaggerates the symptoms and can lead to further health complications.</w:t>
      </w:r>
    </w:p>
    <w:p w14:paraId="1685BA10" w14:textId="39E6D05D" w:rsidR="00C15920" w:rsidRDefault="00C15920" w:rsidP="00C15920">
      <w:pPr>
        <w:pStyle w:val="ListParagraph"/>
        <w:ind w:left="360"/>
      </w:pPr>
      <w:r>
        <w:t>Having a chatbot</w:t>
      </w:r>
      <w:r w:rsidR="00675CA8">
        <w:t>-</w:t>
      </w:r>
      <w:r>
        <w:t>like system can come to the rescue of patients and healthcare services as well.</w:t>
      </w:r>
    </w:p>
    <w:p w14:paraId="7DE85FDB" w14:textId="0C3BE752" w:rsidR="00C15920" w:rsidRDefault="00C15920" w:rsidP="00C15920">
      <w:pPr>
        <w:pStyle w:val="ListParagraph"/>
        <w:ind w:left="360"/>
      </w:pPr>
      <w:r>
        <w:t>Patients can ask about their health issues to the chatbot in a fashion like how they will interact with doctors and nurses. They don’t have to be expert</w:t>
      </w:r>
      <w:r w:rsidR="00675CA8">
        <w:t>s</w:t>
      </w:r>
      <w:r>
        <w:t xml:space="preserve"> in </w:t>
      </w:r>
      <w:r w:rsidR="00675CA8">
        <w:t xml:space="preserve">the </w:t>
      </w:r>
      <w:r>
        <w:t xml:space="preserve">medical field to interact with chatbots. Chatbots will be intelligent enough to understand </w:t>
      </w:r>
      <w:r w:rsidR="00675CA8">
        <w:t xml:space="preserve">a </w:t>
      </w:r>
      <w:r>
        <w:t xml:space="preserve">user’s problem, search its knowledge base for the possible solutions and present it to the user in user understandable form. Chatbots can be trained to handle mundane administrative tasks and reduce the work pressure on healthcare services. Advanced chatbots can be equipped with voice-based conversation capabilities. With such advanced features, these bots can virtually replace any front desk presents in the hospitals and medical services. </w:t>
      </w:r>
      <w:r w:rsidR="00675CA8">
        <w:t>A c</w:t>
      </w:r>
      <w:r>
        <w:t xml:space="preserve">hatbot can complete the patient registration and data gathering in </w:t>
      </w:r>
      <w:r w:rsidR="00675CA8">
        <w:t xml:space="preserve">a </w:t>
      </w:r>
      <w:r>
        <w:t xml:space="preserve">timely fashion without waiting for any person. Chatbots can also be integrated with local pharmacies for ordering medicines and medical supplies. </w:t>
      </w:r>
    </w:p>
    <w:p w14:paraId="4F9EA8D1" w14:textId="7125FBE5" w:rsidR="00C15920" w:rsidRDefault="00C15920" w:rsidP="00C15920">
      <w:pPr>
        <w:pStyle w:val="ListParagraph"/>
        <w:ind w:left="360"/>
      </w:pPr>
      <w:r>
        <w:t>There are endless possibilities about what chatbots can do. Some of the interesting capabilities can be symptoms checker and triage, self-care advice, health risk asse</w:t>
      </w:r>
      <w:r w:rsidR="00675CA8">
        <w:t>s</w:t>
      </w:r>
      <w:r>
        <w:t>sment, chronic condition monitoring, appointment booking, m</w:t>
      </w:r>
      <w:r w:rsidRPr="00C15920">
        <w:t>edication reminder</w:t>
      </w:r>
      <w:r>
        <w:t xml:space="preserve"> and tracker, healthcare tracker, and much more.</w:t>
      </w:r>
    </w:p>
    <w:p w14:paraId="5CBE9FF8" w14:textId="16DDFB7B" w:rsidR="00C15920" w:rsidRDefault="00C15920" w:rsidP="00C15920">
      <w:pPr>
        <w:pStyle w:val="ListParagraph"/>
        <w:ind w:left="360"/>
      </w:pPr>
      <w:r>
        <w:t xml:space="preserve">Chatbots can make vast medical knowledge available to patients in need. Patients don’t have to wait for </w:t>
      </w:r>
      <w:r w:rsidR="00F77146">
        <w:t>doctors’</w:t>
      </w:r>
      <w:r>
        <w:t xml:space="preserve"> availability for basic illnesses.  </w:t>
      </w:r>
    </w:p>
    <w:p w14:paraId="638F807C" w14:textId="77777777" w:rsidR="00C15920" w:rsidRDefault="00C15920" w:rsidP="00C15920">
      <w:pPr>
        <w:pStyle w:val="ListParagraph"/>
        <w:ind w:left="360"/>
      </w:pPr>
    </w:p>
    <w:p w14:paraId="02F792A2" w14:textId="553852CD" w:rsidR="00412FA0" w:rsidRDefault="00022A19" w:rsidP="00B36C58">
      <w:pPr>
        <w:pStyle w:val="Heading2"/>
        <w:numPr>
          <w:ilvl w:val="1"/>
          <w:numId w:val="1"/>
        </w:numPr>
      </w:pPr>
      <w:bookmarkStart w:id="12" w:name="_Toc105973940"/>
      <w:r>
        <w:t>Evolution on NLP</w:t>
      </w:r>
      <w:bookmarkEnd w:id="12"/>
    </w:p>
    <w:p w14:paraId="6CCD7197" w14:textId="77777777" w:rsidR="00C10099" w:rsidRPr="00C10099" w:rsidRDefault="00C10099" w:rsidP="00C10099"/>
    <w:p w14:paraId="20A44144" w14:textId="068AA477" w:rsidR="00C10099" w:rsidRPr="00C10099" w:rsidRDefault="00C10099" w:rsidP="00C10099">
      <w:pPr>
        <w:pStyle w:val="Heading2"/>
        <w:numPr>
          <w:ilvl w:val="2"/>
          <w:numId w:val="1"/>
        </w:numPr>
      </w:pPr>
      <w:bookmarkStart w:id="13" w:name="_Toc105973941"/>
      <w:r w:rsidRPr="00C10099">
        <w:t>Natural Language Processing</w:t>
      </w:r>
      <w:bookmarkEnd w:id="13"/>
    </w:p>
    <w:p w14:paraId="79B82283" w14:textId="4AD10180" w:rsidR="00B36C58" w:rsidRDefault="00412FA0" w:rsidP="00412FA0">
      <w:pPr>
        <w:pStyle w:val="ListParagraph"/>
        <w:ind w:left="360"/>
      </w:pPr>
      <w:r>
        <w:t>NLP is an a</w:t>
      </w:r>
      <w:r w:rsidRPr="00412FA0">
        <w:t>rea of computer science that deals with methods to analyse, model, and understand human language</w:t>
      </w:r>
      <w:r>
        <w:t xml:space="preserve">. </w:t>
      </w:r>
      <w:r w:rsidRPr="00412FA0">
        <w:t>Every intelligent application involving human language has some NLP behind it</w:t>
      </w:r>
      <w:r>
        <w:t xml:space="preserve">. </w:t>
      </w:r>
    </w:p>
    <w:p w14:paraId="4F336D48" w14:textId="23DE7D9F" w:rsidR="00412FA0" w:rsidRDefault="00675CA8" w:rsidP="00412FA0">
      <w:pPr>
        <w:pStyle w:val="ListParagraph"/>
        <w:ind w:left="360"/>
      </w:pPr>
      <w:r>
        <w:t>The b</w:t>
      </w:r>
      <w:r w:rsidR="00F77146">
        <w:t>elow table summarizes various NLP tasks and corresponding popular applications.</w:t>
      </w:r>
    </w:p>
    <w:p w14:paraId="138FE9BB" w14:textId="77777777" w:rsidR="00F77146" w:rsidRDefault="00F77146" w:rsidP="00412FA0">
      <w:pPr>
        <w:pStyle w:val="ListParagraph"/>
        <w:ind w:left="360"/>
      </w:pPr>
    </w:p>
    <w:tbl>
      <w:tblPr>
        <w:tblW w:w="6805" w:type="dxa"/>
        <w:jc w:val="center"/>
        <w:tblLook w:val="04A0" w:firstRow="1" w:lastRow="0" w:firstColumn="1" w:lastColumn="0" w:noHBand="0" w:noVBand="1"/>
      </w:tblPr>
      <w:tblGrid>
        <w:gridCol w:w="2830"/>
        <w:gridCol w:w="3975"/>
      </w:tblGrid>
      <w:tr w:rsidR="00F77146" w:rsidRPr="00F77146" w14:paraId="68825811" w14:textId="77777777" w:rsidTr="00E12FC0">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6F5B2D" w14:textId="3BC431BF" w:rsidR="00F77146" w:rsidRPr="00F77146" w:rsidRDefault="00F77146" w:rsidP="00F77146">
            <w:pPr>
              <w:spacing w:after="0" w:line="240" w:lineRule="auto"/>
              <w:rPr>
                <w:rFonts w:ascii="Calibri" w:eastAsia="Times New Roman" w:hAnsi="Calibri" w:cs="Calibri"/>
                <w:color w:val="000000"/>
                <w:lang w:eastAsia="en-IN"/>
              </w:rPr>
            </w:pPr>
            <w:r>
              <w:tab/>
            </w:r>
            <w:r w:rsidRPr="00F77146">
              <w:rPr>
                <w:rFonts w:ascii="Calibri" w:eastAsia="Times New Roman" w:hAnsi="Calibri" w:cs="Calibri"/>
                <w:color w:val="000000"/>
                <w:lang w:eastAsia="en-IN"/>
              </w:rPr>
              <w:t>NLP Task</w:t>
            </w:r>
          </w:p>
        </w:tc>
        <w:tc>
          <w:tcPr>
            <w:tcW w:w="3975" w:type="dxa"/>
            <w:tcBorders>
              <w:top w:val="single" w:sz="4" w:space="0" w:color="auto"/>
              <w:left w:val="nil"/>
              <w:bottom w:val="single" w:sz="4" w:space="0" w:color="auto"/>
              <w:right w:val="single" w:sz="4" w:space="0" w:color="auto"/>
            </w:tcBorders>
            <w:shd w:val="clear" w:color="000000" w:fill="8EA9DB"/>
            <w:noWrap/>
            <w:vAlign w:val="bottom"/>
            <w:hideMark/>
          </w:tcPr>
          <w:p w14:paraId="0C09A16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F77146" w:rsidRPr="00F77146" w14:paraId="5619558C"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B7967FA"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nil"/>
              <w:left w:val="nil"/>
              <w:bottom w:val="single" w:sz="4" w:space="0" w:color="auto"/>
              <w:right w:val="single" w:sz="4" w:space="0" w:color="auto"/>
            </w:tcBorders>
            <w:shd w:val="clear" w:color="auto" w:fill="auto"/>
            <w:noWrap/>
            <w:vAlign w:val="bottom"/>
            <w:hideMark/>
          </w:tcPr>
          <w:p w14:paraId="2B96DFED"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tcBorders>
              <w:top w:val="nil"/>
              <w:left w:val="nil"/>
              <w:bottom w:val="single" w:sz="4" w:space="0" w:color="auto"/>
              <w:right w:val="single" w:sz="4" w:space="0" w:color="auto"/>
            </w:tcBorders>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tcBorders>
              <w:top w:val="nil"/>
              <w:left w:val="nil"/>
              <w:bottom w:val="single" w:sz="4" w:space="0" w:color="auto"/>
              <w:right w:val="single" w:sz="4" w:space="0" w:color="auto"/>
            </w:tcBorders>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lastRenderedPageBreak/>
              <w:t>Information Retrieval</w:t>
            </w:r>
          </w:p>
        </w:tc>
        <w:tc>
          <w:tcPr>
            <w:tcW w:w="3975" w:type="dxa"/>
            <w:tcBorders>
              <w:top w:val="nil"/>
              <w:left w:val="nil"/>
              <w:bottom w:val="single" w:sz="4" w:space="0" w:color="auto"/>
              <w:right w:val="single" w:sz="4" w:space="0" w:color="auto"/>
            </w:tcBorders>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top w:val="nil"/>
              <w:left w:val="nil"/>
              <w:bottom w:val="single" w:sz="4" w:space="0" w:color="auto"/>
              <w:right w:val="single" w:sz="4"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4840CF02" w14:textId="795269AC" w:rsidR="00595194" w:rsidRDefault="00595194" w:rsidP="00B36C58">
      <w:pPr>
        <w:rPr>
          <w:lang w:val="en-US"/>
        </w:rPr>
      </w:pPr>
    </w:p>
    <w:p w14:paraId="7A042628" w14:textId="1B4C9378" w:rsidR="00595194" w:rsidRPr="00FD608D" w:rsidRDefault="00595194" w:rsidP="00FD608D">
      <w:pPr>
        <w:pStyle w:val="ListParagraph"/>
        <w:ind w:left="360"/>
      </w:pPr>
      <w:r w:rsidRPr="00FD608D">
        <w:t>Language is a structured system of communication that involves complex combinations of its constituent components, such as characters, words, sentences, etc. Linguistics is the systematic study of language. In order t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context).</w:t>
      </w:r>
    </w:p>
    <w:p w14:paraId="63C21EAF" w14:textId="29201357" w:rsidR="00595194" w:rsidRDefault="00595194" w:rsidP="00595194">
      <w:pPr>
        <w:rPr>
          <w:lang w:val="en-US"/>
        </w:rPr>
      </w:pPr>
    </w:p>
    <w:tbl>
      <w:tblPr>
        <w:tblW w:w="5460" w:type="dxa"/>
        <w:jc w:val="center"/>
        <w:tblLook w:val="04A0" w:firstRow="1" w:lastRow="0" w:firstColumn="1" w:lastColumn="0" w:noHBand="0" w:noVBand="1"/>
      </w:tblPr>
      <w:tblGrid>
        <w:gridCol w:w="3040"/>
        <w:gridCol w:w="2420"/>
      </w:tblGrid>
      <w:tr w:rsidR="00134554" w:rsidRPr="00134554" w14:paraId="5AAFDBC1" w14:textId="77777777" w:rsidTr="00134554">
        <w:trPr>
          <w:trHeight w:val="288"/>
          <w:jc w:val="center"/>
        </w:trPr>
        <w:tc>
          <w:tcPr>
            <w:tcW w:w="304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BC9225A"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420" w:type="dxa"/>
            <w:tcBorders>
              <w:top w:val="single" w:sz="4" w:space="0" w:color="auto"/>
              <w:left w:val="nil"/>
              <w:bottom w:val="single" w:sz="4" w:space="0" w:color="auto"/>
              <w:right w:val="single" w:sz="4" w:space="0" w:color="auto"/>
            </w:tcBorders>
            <w:shd w:val="clear" w:color="000000" w:fill="8EA9DB"/>
            <w:noWrap/>
            <w:vAlign w:val="center"/>
            <w:hideMark/>
          </w:tcPr>
          <w:p w14:paraId="1E37B88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420" w:type="dxa"/>
            <w:tcBorders>
              <w:top w:val="nil"/>
              <w:left w:val="nil"/>
              <w:bottom w:val="single" w:sz="4" w:space="0" w:color="auto"/>
              <w:right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420" w:type="dxa"/>
            <w:tcBorders>
              <w:top w:val="nil"/>
              <w:left w:val="nil"/>
              <w:bottom w:val="single" w:sz="4" w:space="0" w:color="auto"/>
              <w:right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420" w:type="dxa"/>
            <w:tcBorders>
              <w:top w:val="nil"/>
              <w:left w:val="nil"/>
              <w:bottom w:val="single" w:sz="4" w:space="0" w:color="auto"/>
              <w:right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420" w:type="dxa"/>
            <w:tcBorders>
              <w:top w:val="nil"/>
              <w:left w:val="nil"/>
              <w:bottom w:val="single" w:sz="4" w:space="0" w:color="auto"/>
              <w:right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4E92BC6F" w14:textId="6E53C144" w:rsidR="00595194" w:rsidRDefault="00595194" w:rsidP="00595194">
      <w:pPr>
        <w:rPr>
          <w:lang w:val="en-US"/>
        </w:rPr>
      </w:pPr>
    </w:p>
    <w:p w14:paraId="1E2A50D4" w14:textId="266EDFC1" w:rsidR="00595194" w:rsidRPr="00C10099" w:rsidRDefault="00C10099" w:rsidP="00C10099">
      <w:pPr>
        <w:pStyle w:val="Heading2"/>
        <w:numPr>
          <w:ilvl w:val="2"/>
          <w:numId w:val="1"/>
        </w:numPr>
      </w:pPr>
      <w:bookmarkStart w:id="14" w:name="_Toc105973942"/>
      <w:r w:rsidRPr="00C10099">
        <w:t>Challenges in NLP</w:t>
      </w:r>
      <w:bookmarkEnd w:id="14"/>
    </w:p>
    <w:p w14:paraId="49E6C701" w14:textId="2EE66572" w:rsidR="00C10099" w:rsidRDefault="00C10099" w:rsidP="00595194">
      <w:pPr>
        <w:rPr>
          <w:lang w:val="en-US"/>
        </w:rPr>
      </w:pPr>
      <w:r w:rsidRPr="00C10099">
        <w:rPr>
          <w:b/>
          <w:bCs/>
          <w:lang w:val="en-US"/>
        </w:rPr>
        <w:t>Ambiguity:</w:t>
      </w:r>
      <w:r w:rsidRPr="00C10099">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Pr>
          <w:color w:val="3D3B49"/>
          <w:shd w:val="clear" w:color="auto" w:fill="FDFBF7"/>
        </w:rPr>
        <w:t>I made her duck”.</w:t>
      </w:r>
    </w:p>
    <w:p w14:paraId="48952B3B" w14:textId="6FF06E24" w:rsidR="00C10099" w:rsidRDefault="00C10099" w:rsidP="00595194">
      <w:pPr>
        <w:rPr>
          <w:b/>
          <w:bCs/>
          <w:lang w:val="en-US"/>
        </w:rPr>
      </w:pPr>
      <w:r w:rsidRPr="00C10099">
        <w:rPr>
          <w:b/>
          <w:bCs/>
          <w:lang w:val="en-US"/>
        </w:rPr>
        <w:t>Common knowledge</w:t>
      </w:r>
      <w:r>
        <w:rPr>
          <w:b/>
          <w:bCs/>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C10099">
        <w:rPr>
          <w:b/>
          <w:bCs/>
          <w:lang w:val="en-US"/>
        </w:rPr>
        <w:t>Creativity</w:t>
      </w:r>
      <w:r>
        <w:rPr>
          <w:b/>
          <w:bCs/>
          <w:lang w:val="en-US"/>
        </w:rPr>
        <w:t>:</w:t>
      </w:r>
      <w:r w:rsidR="00290A8D">
        <w:rPr>
          <w:b/>
          <w:bCs/>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Pr>
          <w:color w:val="3D3B49"/>
          <w:shd w:val="clear" w:color="auto" w:fill="FDFBF7"/>
        </w:rPr>
        <w:t xml:space="preserve">Various styles, dialects, genres, and variations are used in any language. </w:t>
      </w:r>
      <w:r w:rsidR="00290A8D" w:rsidRPr="00290A8D">
        <w:rPr>
          <w:color w:val="3D3B49"/>
          <w:shd w:val="clear" w:color="auto" w:fill="FDFBF7"/>
        </w:rPr>
        <w:t>Making machines understand creativity is a hard problem not just in NLP, but in AI in general.</w:t>
      </w:r>
    </w:p>
    <w:p w14:paraId="4140594B" w14:textId="4FC2689B" w:rsidR="00C10099" w:rsidRPr="00924D62" w:rsidRDefault="00C10099" w:rsidP="00595194">
      <w:pPr>
        <w:rPr>
          <w:lang w:val="en-US"/>
        </w:rPr>
      </w:pPr>
      <w:r w:rsidRPr="00C10099">
        <w:rPr>
          <w:b/>
          <w:bCs/>
          <w:lang w:val="en-US"/>
        </w:rPr>
        <w:t>Diversity across languages</w:t>
      </w:r>
      <w:r>
        <w:rPr>
          <w:b/>
          <w:bCs/>
          <w:lang w:val="en-US"/>
        </w:rPr>
        <w:t>:</w:t>
      </w:r>
      <w:r w:rsidR="00290A8D">
        <w:rPr>
          <w:b/>
          <w:bCs/>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28F5D66D" w14:textId="7A2FEF62" w:rsidR="00C10099" w:rsidRDefault="00C10099" w:rsidP="00595194">
      <w:pPr>
        <w:rPr>
          <w:b/>
          <w:bCs/>
          <w:lang w:val="en-US"/>
        </w:rPr>
      </w:pPr>
    </w:p>
    <w:p w14:paraId="1BFF7000" w14:textId="7033E37D" w:rsidR="00C10099" w:rsidRDefault="00C10099" w:rsidP="00C10099">
      <w:pPr>
        <w:pStyle w:val="Heading2"/>
        <w:numPr>
          <w:ilvl w:val="2"/>
          <w:numId w:val="1"/>
        </w:numPr>
      </w:pPr>
      <w:bookmarkStart w:id="15" w:name="_Toc105973943"/>
      <w:r w:rsidRPr="00C10099">
        <w:t>Machine Learning, Deep Learning, and NLP</w:t>
      </w:r>
      <w:bookmarkEnd w:id="15"/>
    </w:p>
    <w:p w14:paraId="3448F7C8" w14:textId="77777777" w:rsidR="00C06831" w:rsidRDefault="00C06831" w:rsidP="00924D62"/>
    <w:p w14:paraId="2BB81D59" w14:textId="7D926638" w:rsidR="00C06831" w:rsidRDefault="001C14CE" w:rsidP="00924D62">
      <w:r w:rsidRPr="001C14CE">
        <w:lastRenderedPageBreak/>
        <w:t xml:space="preserve">Artificial intelligence (AI) is a subfield of computer science that tries to create </w:t>
      </w:r>
      <w:r>
        <w:t>systems</w:t>
      </w:r>
      <w:r w:rsidRPr="001C14CE">
        <w:t xml:space="preserve"> that can do activities that would normally need human intelligence.</w:t>
      </w:r>
      <w:r>
        <w:t xml:space="preserve"> </w:t>
      </w:r>
      <w:r w:rsidRPr="001C14CE">
        <w:t xml:space="preserve">Machine learning (ML) is a field of artificial intelligence that focuses on the creation of algorithms that can learn to do tasks automatically based on a large number of instances without the need </w:t>
      </w:r>
      <w:r w:rsidR="00675CA8">
        <w:t>for</w:t>
      </w:r>
      <w:r w:rsidRPr="001C14CE">
        <w:t xml:space="preserve"> hand-crafted rules. Deep learning (DL) is a type of machine learning that uses artificial neural network designs to learn.</w:t>
      </w:r>
    </w:p>
    <w:p w14:paraId="46B6FF10" w14:textId="63953256" w:rsidR="00C06831" w:rsidRDefault="003C2C89" w:rsidP="00924D62">
      <w:r w:rsidRPr="003C2C89">
        <w:t>While NLP, ML, and DL have some overlap, they are also quite independent fields of study.</w:t>
      </w:r>
      <w:r>
        <w:t xml:space="preserve"> </w:t>
      </w:r>
      <w:r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Pr="003C2C89">
        <w:t xml:space="preserve"> natural language processing (NLP) systems.</w:t>
      </w:r>
    </w:p>
    <w:p w14:paraId="00B3B471" w14:textId="77777777" w:rsidR="00DD16BC" w:rsidRDefault="00DD16BC" w:rsidP="00924D62"/>
    <w:p w14:paraId="48C94BE6" w14:textId="498F2F87" w:rsidR="00C10099" w:rsidRDefault="00C10099" w:rsidP="00C10099">
      <w:pPr>
        <w:pStyle w:val="Heading2"/>
        <w:numPr>
          <w:ilvl w:val="2"/>
          <w:numId w:val="1"/>
        </w:numPr>
      </w:pPr>
      <w:bookmarkStart w:id="16" w:name="_Toc105973944"/>
      <w:r w:rsidRPr="00C10099">
        <w:t>Approaches to NLP</w:t>
      </w:r>
      <w:bookmarkEnd w:id="16"/>
    </w:p>
    <w:p w14:paraId="3983F9D5" w14:textId="77777777" w:rsidR="00390BFE" w:rsidRDefault="00390BFE" w:rsidP="00390BFE"/>
    <w:p w14:paraId="151F3BE4" w14:textId="0F599CAA" w:rsidR="00390BFE" w:rsidRDefault="00390BFE" w:rsidP="00390BFE">
      <w:pPr>
        <w:rPr>
          <w:b/>
          <w:bCs/>
        </w:rPr>
      </w:pPr>
      <w:r w:rsidRPr="00390BFE">
        <w:rPr>
          <w:b/>
          <w:bCs/>
        </w:rPr>
        <w:t>Heuristics-Based NLP</w:t>
      </w:r>
      <w:r>
        <w:rPr>
          <w:b/>
          <w:bCs/>
        </w:rPr>
        <w:t xml:space="preserve">: </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455BA4" w:rsidRPr="00455BA4">
        <w:t>CFG stands for context-free grammar and is a sort of formal 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7E5A42C4" w:rsidR="00390BFE" w:rsidRDefault="00390BFE" w:rsidP="00390BFE">
      <w:pPr>
        <w:rPr>
          <w:b/>
          <w:bCs/>
        </w:rPr>
      </w:pPr>
      <w:r w:rsidRPr="00390BFE">
        <w:rPr>
          <w:b/>
          <w:bCs/>
        </w:rPr>
        <w:t>Machine Learning for NLP:</w:t>
      </w:r>
    </w:p>
    <w:p w14:paraId="67C05069" w14:textId="18AF6FD0" w:rsidR="00BF3D0B" w:rsidRDefault="002A0CD1" w:rsidP="00390BFE">
      <w:r w:rsidRPr="002A0CD1">
        <w:t>For many NLP applications, supervised machine learning approaches such as classification and regression algorithms are widely employed.</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7DB1CE09" w14:textId="77777777" w:rsidR="00B73DA3" w:rsidRPr="002A0CD1" w:rsidRDefault="00B73DA3" w:rsidP="00390BFE"/>
    <w:p w14:paraId="617CEE89" w14:textId="015DC2DF" w:rsidR="00390BFE" w:rsidRDefault="00390BFE" w:rsidP="00390BFE">
      <w:pPr>
        <w:rPr>
          <w:b/>
          <w:bCs/>
        </w:rPr>
      </w:pPr>
      <w:r w:rsidRPr="00390BFE">
        <w:rPr>
          <w:b/>
          <w:bCs/>
        </w:rPr>
        <w:t>Deep Learning for NLP:</w:t>
      </w:r>
    </w:p>
    <w:p w14:paraId="05098742" w14:textId="13C55F08" w:rsidR="002A0CD1" w:rsidRDefault="00DC48AC" w:rsidP="00390BFE">
      <w:r w:rsidRPr="00DC48AC">
        <w:t>We've witnessed a big increase in the use of neural networks to deal with complicated, unstructured data in recent years. Language is naturally unstructured and complicated. NN models are better at representing the complexity of language and producing better outcomes.</w:t>
      </w:r>
    </w:p>
    <w:p w14:paraId="15DB7CDE" w14:textId="16921088"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lastRenderedPageBreak/>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6A8A51AB" w:rsidR="00837F0B" w:rsidRPr="002A0CD1" w:rsidRDefault="00837F0B" w:rsidP="00390BFE">
      <w:r w:rsidRPr="00837F0B">
        <w:t>Convolutional neural networks (CNNs) are widely employed in computer vision applications such as image classification and video recognition, among others. CNNs have also shown promise in NLP, particularly in text categorization. The capacity of CNNs to use a context window to look at a collection of words together is their major benefit.</w:t>
      </w:r>
    </w:p>
    <w:p w14:paraId="1D7F77A9" w14:textId="3ADFD84A" w:rsidR="00390BFE" w:rsidRDefault="00390BFE" w:rsidP="00390BFE">
      <w:pPr>
        <w:rPr>
          <w:b/>
          <w:bCs/>
        </w:rPr>
      </w:pPr>
      <w:r w:rsidRPr="00390BFE">
        <w:rPr>
          <w:b/>
          <w:bCs/>
        </w:rPr>
        <w:t>Transformers:</w:t>
      </w:r>
    </w:p>
    <w:p w14:paraId="387958C3" w14:textId="1D613EC7" w:rsidR="007500C4" w:rsidRDefault="007500C4" w:rsidP="00390BFE">
      <w:r w:rsidRPr="007500C4">
        <w:t>Transformers</w:t>
      </w:r>
      <w:r>
        <w:t xml:space="preserve"> </w:t>
      </w:r>
      <w:r>
        <w:fldChar w:fldCharType="begin"/>
      </w:r>
      <w:r>
        <w:instrText xml:space="preserve"> ADDIN EN.CITE &lt;EndNote&gt;&lt;Cite&gt;&lt;RecNum&gt;120&lt;/RecNum&gt;&lt;DisplayText&gt;(&amp;quot;Transformers: State-of-the-Art Natural Language Processing,&amp;quot;)&lt;/DisplayText&gt;&lt;record&gt;&lt;rec-number&gt;120&lt;/rec-number&gt;&lt;foreign-keys&gt;&lt;key app="EN" db-id="f2trs2pseazrd7e25vqxfzxwz5ve9v0vdsxx" timestamp="1653575436" guid="c39c8fba-f6e6-4718-b051-87995464063f"&gt;120&lt;/key&gt;&lt;/foreign-keys&gt;&lt;ref-type name="Journal Article"&gt;17&lt;/ref-type&gt;&lt;contributors&gt;&lt;/contributors&gt;&lt;titles&gt;&lt;title&gt;Transformers: State-of-the-Art Natural Language Processing&lt;/title&gt;&lt;/titles&gt;&lt;dates&gt;&lt;/dates&gt;&lt;urls&gt;&lt;related-urls&gt;&lt;url&gt;https://dx.doi.org/10.18653/v1/2020&lt;/url&gt;&lt;/related-urls&gt;&lt;/urls&gt;&lt;electronic-resource-num&gt;10.18653/v1/2020&lt;/electronic-resource-num&gt;&lt;/record&gt;&lt;/Cite&gt;&lt;/EndNote&gt;</w:instrText>
      </w:r>
      <w:r>
        <w:fldChar w:fldCharType="separate"/>
      </w:r>
      <w:r>
        <w:rPr>
          <w:noProof/>
        </w:rPr>
        <w:t>("Transformers: State-of-the-Art Natural Language Processing,")</w:t>
      </w:r>
      <w:r>
        <w:fldChar w:fldCharType="end"/>
      </w:r>
      <w:r w:rsidRPr="007500C4">
        <w:t xml:space="preserve"> is the most recent addition to the league of deep learning NLP models. </w:t>
      </w:r>
      <w:r w:rsidR="005E7093">
        <w:t>T</w:t>
      </w:r>
      <w:r w:rsidR="00675CA8">
        <w:t>he t</w:t>
      </w:r>
      <w:r w:rsidR="005E7093">
        <w:t xml:space="preserve">ransformer </w:t>
      </w:r>
      <w:r w:rsidR="005E7093" w:rsidRPr="005E7093">
        <w:t xml:space="preserve">model was released in 2017, and it performed amazing results on machine translation tasks. </w:t>
      </w:r>
      <w:r w:rsidR="005E7093">
        <w:t xml:space="preserve"> </w:t>
      </w:r>
      <w:r w:rsidRPr="007500C4">
        <w:t>In the last two years, Transformer models have surpassed state-of-the-art in practically all key NLP tasks. They model the textual context, but not in the order in which it appears. It prefers to look at all the words surrounding it (known as self-attention</w:t>
      </w:r>
      <w:r>
        <w:t xml:space="preserve"> </w:t>
      </w:r>
      <w:r>
        <w:fldChar w:fldCharType="begin"/>
      </w:r>
      <w:r>
        <w:instrText xml:space="preserve"> ADDIN EN.CITE &lt;EndNote&gt;&lt;Cite&gt;&lt;RecNum&gt;106&lt;/RecNum&gt;&lt;DisplayText&gt;(&amp;quot;Attention Is All You Need,&amp;quot;)&lt;/DisplayText&gt;&lt;record&gt;&lt;rec-number&gt;106&lt;/rec-number&gt;&lt;foreign-keys&gt;&lt;key app="EN" db-id="f2trs2pseazrd7e25vqxfzxwz5ve9v0vdsxx" timestamp="1652710745" guid="00d82eee-71c6-4ec9-988f-5078119273fa"&gt;106&lt;/key&gt;&lt;/foreign-keys&gt;&lt;ref-type name="Journal Article"&gt;17&lt;/ref-type&gt;&lt;contributors&gt;&lt;/contributors&gt;&lt;titles&gt;&lt;title&gt;Attention Is All You Need&lt;/title&gt;&lt;/titles&gt;&lt;dates&gt;&lt;/dates&gt;&lt;urls&gt;&lt;related-urls&gt;&lt;url&gt;https://dx.doi.org/10.48550/arxiv.1706.03762&lt;/url&gt;&lt;/related-urls&gt;&lt;/urls&gt;&lt;electronic-resource-num&gt;10.48550/arxiv.1706.03762&lt;/electronic-resource-num&gt;&lt;/record&gt;&lt;/Cite&gt;&lt;/EndNote&gt;</w:instrText>
      </w:r>
      <w:r>
        <w:fldChar w:fldCharType="separate"/>
      </w:r>
      <w:r>
        <w:rPr>
          <w:noProof/>
        </w:rPr>
        <w:t>("Attention Is All You Need,")</w:t>
      </w:r>
      <w:r>
        <w:fldChar w:fldCharType="end"/>
      </w:r>
      <w:r w:rsidRPr="007500C4">
        <w:t>) and represent each word in its context when given a word in the input.</w:t>
      </w:r>
    </w:p>
    <w:p w14:paraId="725AE60F" w14:textId="6B4E8A23" w:rsidR="00286F43" w:rsidRDefault="00286F43" w:rsidP="00390BFE">
      <w:r w:rsidRPr="00286F43">
        <w:t xml:space="preserve">Large transformers have recently been employed in the transfer learning of smaller downstream activities. Transfer learning is an AI approach in which information obtained while addressing one problem is used </w:t>
      </w:r>
      <w:r w:rsidR="00675CA8">
        <w:t>for</w:t>
      </w:r>
      <w:r w:rsidRPr="00286F43">
        <w:t xml:space="preserve"> a related but different problem.</w:t>
      </w:r>
    </w:p>
    <w:p w14:paraId="33C917C3" w14:textId="54DF33BD" w:rsidR="006E141A" w:rsidRDefault="006E141A" w:rsidP="00390BFE">
      <w:r w:rsidRPr="006E141A">
        <w:t>Transformer's huge success has sparked the interest of numerous NLP researchers. They've created even more fantastic Transformer-based models. Generative Pre-trained Transformer (GPT) and Bidirectional Encoder Representations from Transformers (BERT)</w:t>
      </w:r>
      <w:r>
        <w:t xml:space="preserve"> </w:t>
      </w:r>
      <w:r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Transformer. The purpose of GPT is to create text that appears to be written by a human. BERT's purpose is to give a better language representation to aid a variety of downstream activities (sentence-pair classification tasks, single-sentence classification tasks, question-answering (QA) tasks, and single-sentence tagging tasks) in achieving better outcomes.</w:t>
      </w:r>
    </w:p>
    <w:p w14:paraId="3D8075C3" w14:textId="268A4B01" w:rsidR="00286F43" w:rsidRPr="007500C4" w:rsidRDefault="008472E1" w:rsidP="00390BFE">
      <w:r>
        <w:t>&lt;Add more about transformers? Architecture? &gt;</w:t>
      </w:r>
    </w:p>
    <w:p w14:paraId="7FCF148C" w14:textId="5996A2D4" w:rsidR="00390BFE" w:rsidRPr="00390BFE" w:rsidRDefault="00390BFE" w:rsidP="00390BFE">
      <w:pPr>
        <w:rPr>
          <w:b/>
          <w:bCs/>
        </w:rPr>
      </w:pPr>
      <w:r w:rsidRPr="00390BFE">
        <w:rPr>
          <w:b/>
          <w:bCs/>
        </w:rPr>
        <w:t>Autoencoders:</w:t>
      </w:r>
    </w:p>
    <w:p w14:paraId="31F00F41" w14:textId="5D4B5E45" w:rsidR="00390BFE" w:rsidRDefault="00286F43" w:rsidP="00390BFE">
      <w:r w:rsidRPr="00286F43">
        <w:t>An autoencoder is a type of network that learns compressed vector representations of the input. From the text input, we can learn a mapping function to the vector. We "reconstruct" the input back from the vector form to make this mapping function effective. We gather the vector representation after training, which acts as a dense vector encoding of the input text. Autoencoders are commonly employed to generate feature representations for use in later tasks.</w:t>
      </w:r>
    </w:p>
    <w:p w14:paraId="623EB78D" w14:textId="5FF864BC" w:rsidR="005E7093" w:rsidRDefault="005E7093" w:rsidP="00390BFE"/>
    <w:p w14:paraId="573D6AC5" w14:textId="6A35E5AD" w:rsidR="00B5640F" w:rsidRDefault="00B5640F" w:rsidP="00390BFE"/>
    <w:p w14:paraId="30B8FD15" w14:textId="77777777" w:rsidR="00B5640F" w:rsidRPr="00286F43" w:rsidRDefault="00B5640F" w:rsidP="00390BFE"/>
    <w:p w14:paraId="316B9D21" w14:textId="38D60D5C" w:rsidR="00B10D4F" w:rsidRDefault="00B10D4F" w:rsidP="00C10099">
      <w:pPr>
        <w:pStyle w:val="Heading2"/>
        <w:numPr>
          <w:ilvl w:val="2"/>
          <w:numId w:val="1"/>
        </w:numPr>
      </w:pPr>
      <w:r>
        <w:lastRenderedPageBreak/>
        <w:t>Transfer Learning</w:t>
      </w:r>
    </w:p>
    <w:p w14:paraId="06CB4EC7" w14:textId="71EB4746" w:rsidR="00B10D4F" w:rsidRDefault="00B10D4F" w:rsidP="00B10D4F">
      <w:r>
        <w:t>Udemy course</w:t>
      </w:r>
    </w:p>
    <w:p w14:paraId="6A1A4CC0" w14:textId="115BA80D" w:rsidR="00B10D4F" w:rsidRDefault="00B10D4F" w:rsidP="00B10D4F">
      <w:r w:rsidRPr="00B10D4F">
        <w:rPr>
          <w:noProof/>
        </w:rPr>
        <w:drawing>
          <wp:inline distT="0" distB="0" distL="0" distR="0" wp14:anchorId="6C024A28" wp14:editId="1368546B">
            <wp:extent cx="5731510" cy="2456815"/>
            <wp:effectExtent l="0" t="0" r="254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5731510" cy="2456815"/>
                    </a:xfrm>
                    <a:prstGeom prst="rect">
                      <a:avLst/>
                    </a:prstGeom>
                  </pic:spPr>
                </pic:pic>
              </a:graphicData>
            </a:graphic>
          </wp:inline>
        </w:drawing>
      </w:r>
    </w:p>
    <w:p w14:paraId="044ABA7E" w14:textId="69998AE0" w:rsidR="00B10D4F" w:rsidRDefault="00B10D4F" w:rsidP="00B10D4F">
      <w:r>
        <w:t>ELMo</w:t>
      </w:r>
    </w:p>
    <w:p w14:paraId="4271948F" w14:textId="77777777" w:rsidR="00B10D4F" w:rsidRPr="00B10D4F" w:rsidRDefault="00B10D4F" w:rsidP="00B10D4F"/>
    <w:p w14:paraId="5A8C0972" w14:textId="701A062B" w:rsidR="00C10099" w:rsidRDefault="00207D6A" w:rsidP="00C10099">
      <w:pPr>
        <w:pStyle w:val="Heading2"/>
        <w:numPr>
          <w:ilvl w:val="2"/>
          <w:numId w:val="1"/>
        </w:numPr>
      </w:pPr>
      <w:r>
        <w:t>Chatbot Frameworks</w:t>
      </w:r>
    </w:p>
    <w:p w14:paraId="0A803400" w14:textId="0F36764D" w:rsidR="00C10099" w:rsidRDefault="00C10099" w:rsidP="00C10099"/>
    <w:p w14:paraId="37652677" w14:textId="091D0408" w:rsidR="00207D6A" w:rsidRPr="00207D6A" w:rsidRDefault="00207D6A" w:rsidP="00C10099">
      <w:pPr>
        <w:rPr>
          <w:b/>
          <w:bCs/>
        </w:rPr>
      </w:pPr>
      <w:r w:rsidRPr="00207D6A">
        <w:rPr>
          <w:b/>
          <w:bCs/>
        </w:rPr>
        <w:t>Chatbots</w:t>
      </w:r>
    </w:p>
    <w:p w14:paraId="3BC525B7" w14:textId="127F7944" w:rsidR="00FF617F" w:rsidRDefault="00212BFF" w:rsidP="00FF617F">
      <w:r w:rsidRPr="00212BFF">
        <w:t xml:space="preserve">A chatbot is a computer programme that can converse with people via text or speech. </w:t>
      </w:r>
      <w:r w:rsidR="00FF617F" w:rsidRPr="00FF617F">
        <w:t>Chatbots are divided into two categories based on their goals: task-oriented bots and chitchat bots. Task-oriented bots aim to do certain tasks through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are Hospital reception or medical consulting, Online shopping customer service, After-sales service, Investment consulting, </w:t>
      </w:r>
      <w:r w:rsidR="00675CA8">
        <w:t xml:space="preserve">and </w:t>
      </w:r>
      <w:r w:rsidR="00FF617F">
        <w:t>Bank services.</w:t>
      </w:r>
    </w:p>
    <w:p w14:paraId="373BA32D" w14:textId="6A530693" w:rsidR="00FF617F" w:rsidRDefault="009E0752" w:rsidP="00FF617F">
      <w:r w:rsidRPr="009E0752">
        <w:t xml:space="preserve">The standard method for creating a chatbot has been established. </w:t>
      </w:r>
      <w:r w:rsidR="00675CA8">
        <w:t>Developing</w:t>
      </w:r>
      <w:r w:rsidRPr="009E0752">
        <w:t xml:space="preserve"> a chatbot generally comprises five distinct parts, which are shown below</w:t>
      </w:r>
      <w:r>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33A9ABF4" w14:textId="3A4B29CC" w:rsidR="00207D6A" w:rsidRDefault="00207D6A" w:rsidP="009E0752"/>
    <w:p w14:paraId="708F4508" w14:textId="383F9829" w:rsidR="00886C9D" w:rsidRPr="00886C9D" w:rsidRDefault="00886C9D" w:rsidP="009E0752">
      <w:pPr>
        <w:rPr>
          <w:b/>
          <w:bCs/>
        </w:rPr>
      </w:pPr>
      <w:r w:rsidRPr="00886C9D">
        <w:rPr>
          <w:b/>
          <w:bCs/>
        </w:rPr>
        <w:t xml:space="preserve">Need </w:t>
      </w:r>
      <w:r>
        <w:rPr>
          <w:b/>
          <w:bCs/>
        </w:rPr>
        <w:t>for</w:t>
      </w:r>
      <w:r w:rsidRPr="00886C9D">
        <w:rPr>
          <w:b/>
          <w:bCs/>
        </w:rPr>
        <w:t xml:space="preserve"> chatbot:</w:t>
      </w:r>
    </w:p>
    <w:p w14:paraId="2BAFBE21" w14:textId="384C5F9B" w:rsidR="00886C9D" w:rsidRDefault="00886C9D" w:rsidP="00886C9D">
      <w:pPr>
        <w:pStyle w:val="ListParagraph"/>
        <w:numPr>
          <w:ilvl w:val="0"/>
          <w:numId w:val="7"/>
        </w:numPr>
      </w:pPr>
      <w:r>
        <w:t>Waiting time</w:t>
      </w:r>
    </w:p>
    <w:p w14:paraId="64FCA169" w14:textId="2D2DBB9A" w:rsidR="00886C9D" w:rsidRDefault="00886C9D" w:rsidP="00886C9D">
      <w:pPr>
        <w:pStyle w:val="ListParagraph"/>
        <w:numPr>
          <w:ilvl w:val="0"/>
          <w:numId w:val="7"/>
        </w:numPr>
      </w:pPr>
      <w:r>
        <w:t>Require huge human resources</w:t>
      </w:r>
    </w:p>
    <w:p w14:paraId="4E82C435" w14:textId="0474AEB3" w:rsidR="00886C9D" w:rsidRDefault="00886C9D" w:rsidP="00886C9D">
      <w:pPr>
        <w:pStyle w:val="ListParagraph"/>
        <w:numPr>
          <w:ilvl w:val="0"/>
          <w:numId w:val="7"/>
        </w:numPr>
      </w:pPr>
      <w:r>
        <w:t>Investment / skilled employees</w:t>
      </w:r>
    </w:p>
    <w:p w14:paraId="0B5EBFCE" w14:textId="4828E21F" w:rsidR="00886C9D" w:rsidRDefault="00886C9D" w:rsidP="00886C9D">
      <w:pPr>
        <w:pStyle w:val="ListParagraph"/>
        <w:numPr>
          <w:ilvl w:val="0"/>
          <w:numId w:val="7"/>
        </w:numPr>
      </w:pPr>
      <w:r>
        <w:t>Infrastructure cost</w:t>
      </w:r>
    </w:p>
    <w:p w14:paraId="63778910" w14:textId="7BD227CA" w:rsidR="00886C9D" w:rsidRDefault="00886C9D" w:rsidP="00886C9D">
      <w:pPr>
        <w:pStyle w:val="ListParagraph"/>
      </w:pPr>
    </w:p>
    <w:p w14:paraId="484D6FB0" w14:textId="55EE40C3" w:rsidR="00886C9D" w:rsidRDefault="00886C9D" w:rsidP="00886C9D">
      <w:pPr>
        <w:pStyle w:val="ListParagraph"/>
        <w:numPr>
          <w:ilvl w:val="0"/>
          <w:numId w:val="7"/>
        </w:numPr>
      </w:pPr>
      <w:r>
        <w:lastRenderedPageBreak/>
        <w:t>Commonly asked questions</w:t>
      </w:r>
    </w:p>
    <w:p w14:paraId="58AA6982" w14:textId="77777777" w:rsidR="00886C9D" w:rsidRDefault="00886C9D" w:rsidP="00886C9D">
      <w:pPr>
        <w:pStyle w:val="ListParagraph"/>
      </w:pPr>
    </w:p>
    <w:p w14:paraId="30376856" w14:textId="6C799EFE" w:rsidR="00886C9D" w:rsidRDefault="00886C9D" w:rsidP="00886C9D">
      <w:r>
        <w:t>Add a layer of a computer program that can take inputs in</w:t>
      </w:r>
      <w:r w:rsidR="00606B0A">
        <w:t xml:space="preserve"> </w:t>
      </w:r>
      <w:r>
        <w:t>a natural language, process the information and generate an appropriate response.</w:t>
      </w:r>
    </w:p>
    <w:p w14:paraId="71AD7276" w14:textId="260D1FBD" w:rsidR="00886C9D" w:rsidRDefault="00886C9D" w:rsidP="00886C9D"/>
    <w:p w14:paraId="60876DB3" w14:textId="74C13A59" w:rsidR="00886C9D" w:rsidRPr="00606B0A" w:rsidRDefault="00886C9D" w:rsidP="00886C9D">
      <w:pPr>
        <w:rPr>
          <w:b/>
          <w:bCs/>
        </w:rPr>
      </w:pPr>
      <w:r w:rsidRPr="00606B0A">
        <w:rPr>
          <w:b/>
          <w:bCs/>
        </w:rPr>
        <w:t>Types of chatbots:</w:t>
      </w:r>
    </w:p>
    <w:p w14:paraId="4930EB57" w14:textId="61F7950D" w:rsidR="00886C9D" w:rsidRDefault="00886C9D" w:rsidP="00886C9D">
      <w:pPr>
        <w:pStyle w:val="ListParagraph"/>
        <w:numPr>
          <w:ilvl w:val="0"/>
          <w:numId w:val="8"/>
        </w:numPr>
      </w:pPr>
      <w:r>
        <w:t>Rule-based</w:t>
      </w:r>
    </w:p>
    <w:p w14:paraId="721DF68D" w14:textId="7673CDDD" w:rsidR="00606B0A" w:rsidRDefault="00606B0A" w:rsidP="00606B0A">
      <w:pPr>
        <w:pStyle w:val="ListParagraph"/>
        <w:numPr>
          <w:ilvl w:val="1"/>
          <w:numId w:val="8"/>
        </w:numPr>
      </w:pPr>
      <w:r>
        <w:t>Question</w:t>
      </w:r>
    </w:p>
    <w:p w14:paraId="23D0AECE" w14:textId="43B1970A" w:rsidR="00606B0A" w:rsidRDefault="00606B0A" w:rsidP="00606B0A">
      <w:pPr>
        <w:pStyle w:val="ListParagraph"/>
        <w:numPr>
          <w:ilvl w:val="1"/>
          <w:numId w:val="8"/>
        </w:numPr>
      </w:pPr>
      <w:r>
        <w:t>answer</w:t>
      </w:r>
    </w:p>
    <w:p w14:paraId="43C09EE9" w14:textId="0EFC29C3" w:rsidR="00886C9D" w:rsidRDefault="00886C9D" w:rsidP="00886C9D">
      <w:pPr>
        <w:pStyle w:val="ListParagraph"/>
        <w:numPr>
          <w:ilvl w:val="0"/>
          <w:numId w:val="8"/>
        </w:numPr>
      </w:pPr>
      <w:r>
        <w:t>Conversation</w:t>
      </w:r>
      <w:r w:rsidR="00606B0A">
        <w:t>-</w:t>
      </w:r>
      <w:r>
        <w:t>based – virtual assistance</w:t>
      </w:r>
    </w:p>
    <w:p w14:paraId="7ADACA1F" w14:textId="74458776" w:rsidR="00606B0A" w:rsidRDefault="00606B0A" w:rsidP="00606B0A">
      <w:pPr>
        <w:pStyle w:val="ListParagraph"/>
        <w:numPr>
          <w:ilvl w:val="1"/>
          <w:numId w:val="8"/>
        </w:numPr>
      </w:pPr>
      <w:r>
        <w:t>Question</w:t>
      </w:r>
    </w:p>
    <w:p w14:paraId="60147AF6" w14:textId="232541A6" w:rsidR="00606B0A" w:rsidRDefault="00606B0A" w:rsidP="00606B0A">
      <w:pPr>
        <w:pStyle w:val="ListParagraph"/>
        <w:numPr>
          <w:ilvl w:val="1"/>
          <w:numId w:val="8"/>
        </w:numPr>
      </w:pPr>
      <w:r>
        <w:t>Answer</w:t>
      </w:r>
    </w:p>
    <w:p w14:paraId="7EE8C6E1" w14:textId="4CC23B7A" w:rsidR="00606B0A" w:rsidRDefault="00606B0A" w:rsidP="00606B0A">
      <w:pPr>
        <w:pStyle w:val="ListParagraph"/>
        <w:numPr>
          <w:ilvl w:val="1"/>
          <w:numId w:val="8"/>
        </w:numPr>
      </w:pPr>
      <w:r>
        <w:t>Question referring to the above question</w:t>
      </w:r>
    </w:p>
    <w:p w14:paraId="24C6AFB3" w14:textId="27C3E33C" w:rsidR="00606B0A" w:rsidRDefault="00606B0A" w:rsidP="00606B0A">
      <w:pPr>
        <w:pStyle w:val="ListParagraph"/>
        <w:numPr>
          <w:ilvl w:val="1"/>
          <w:numId w:val="8"/>
        </w:numPr>
      </w:pPr>
      <w:r>
        <w:t>Answer</w:t>
      </w:r>
    </w:p>
    <w:p w14:paraId="70BF19F7" w14:textId="77777777" w:rsidR="00606B0A" w:rsidRDefault="00606B0A" w:rsidP="00606B0A">
      <w:pPr>
        <w:pStyle w:val="ListParagraph"/>
        <w:ind w:left="1440"/>
      </w:pPr>
    </w:p>
    <w:p w14:paraId="1CDB2661" w14:textId="77777777" w:rsidR="00886C9D" w:rsidRDefault="00886C9D" w:rsidP="00886C9D"/>
    <w:p w14:paraId="794D0CBF" w14:textId="77777777" w:rsidR="00886C9D" w:rsidRDefault="00886C9D" w:rsidP="009E0752"/>
    <w:p w14:paraId="1A49A815" w14:textId="50DFC587" w:rsidR="009E0752" w:rsidRPr="00207D6A" w:rsidRDefault="00207D6A" w:rsidP="009E0752">
      <w:pPr>
        <w:rPr>
          <w:b/>
          <w:bCs/>
        </w:rPr>
      </w:pPr>
      <w:r w:rsidRPr="00207D6A">
        <w:rPr>
          <w:b/>
          <w:bCs/>
        </w:rPr>
        <w:t>Frameworks:</w:t>
      </w:r>
    </w:p>
    <w:p w14:paraId="7854C9F8" w14:textId="61BAF53E" w:rsidR="00207D6A" w:rsidRDefault="00207D6A" w:rsidP="009E0752">
      <w:r w:rsidRPr="00207D6A">
        <w:t>There are two sorts of solutions</w:t>
      </w:r>
      <w:r>
        <w:t xml:space="preserve"> for creating chatbots</w:t>
      </w:r>
      <w:r w:rsidRPr="00207D6A">
        <w:t>: closed</w:t>
      </w:r>
      <w:r w:rsidR="00675CA8">
        <w:t>-</w:t>
      </w:r>
      <w:r w:rsidRPr="00207D6A">
        <w:t xml:space="preserve">source solutions and open-source solutions. The downsides of closed source systems include high costs, vendor lock-in, the possibility of data leaking, and the inability to develop bespoke functionality. These issues do not exist with open-source solutions. </w:t>
      </w:r>
    </w:p>
    <w:p w14:paraId="2973EE30" w14:textId="7B4889A0" w:rsidR="00012DA9" w:rsidRDefault="00012DA9" w:rsidP="00012DA9">
      <w:pPr>
        <w:rPr>
          <w:b/>
          <w:bCs/>
        </w:rPr>
      </w:pPr>
      <w:r w:rsidRPr="00012DA9">
        <w:rPr>
          <w:b/>
          <w:bCs/>
        </w:rPr>
        <w:t>Microsoft</w:t>
      </w:r>
    </w:p>
    <w:p w14:paraId="28D4BDAE" w14:textId="29804089" w:rsidR="00012DA9" w:rsidRPr="00012DA9" w:rsidRDefault="00464FC9" w:rsidP="00012DA9">
      <w:r w:rsidRPr="00464FC9">
        <w:t>Microsoft offers separate Azure Cognitive Services: Language Understanding Intelligent Service (for natural language understanding) and Bot Framework (for dialogue and response).</w:t>
      </w:r>
    </w:p>
    <w:p w14:paraId="20105CF4" w14:textId="244DA8D8" w:rsidR="00012DA9" w:rsidRPr="00012DA9" w:rsidRDefault="00012DA9" w:rsidP="00012DA9">
      <w:pPr>
        <w:rPr>
          <w:b/>
          <w:bCs/>
        </w:rPr>
      </w:pPr>
      <w:r w:rsidRPr="00012DA9">
        <w:rPr>
          <w:b/>
          <w:bCs/>
        </w:rPr>
        <w:t>Amazon</w:t>
      </w:r>
    </w:p>
    <w:p w14:paraId="5FC1901A" w14:textId="5C5F2E34"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p>
    <w:p w14:paraId="52531CDE" w14:textId="71458ECA" w:rsidR="00012DA9" w:rsidRDefault="00012DA9" w:rsidP="00012DA9">
      <w:pPr>
        <w:rPr>
          <w:b/>
          <w:bCs/>
        </w:rPr>
      </w:pPr>
      <w:r w:rsidRPr="00012DA9">
        <w:rPr>
          <w:b/>
          <w:bCs/>
        </w:rPr>
        <w:t>Google</w:t>
      </w:r>
    </w:p>
    <w:p w14:paraId="1483C27D" w14:textId="6C62FB01" w:rsidR="00464FC9" w:rsidRPr="00464FC9" w:rsidRDefault="00464FC9" w:rsidP="00012DA9">
      <w:r w:rsidRPr="00464FC9">
        <w:t>Google’s Dialogflow is the primary service used for conversational AI</w:t>
      </w:r>
      <w:r>
        <w:t>.</w:t>
      </w:r>
    </w:p>
    <w:p w14:paraId="3F0C5F1C" w14:textId="2C444A7A" w:rsidR="0031645E" w:rsidRDefault="0031645E" w:rsidP="00012DA9">
      <w:pPr>
        <w:rPr>
          <w:b/>
          <w:bCs/>
        </w:rPr>
      </w:pPr>
      <w:r>
        <w:rPr>
          <w:b/>
          <w:bCs/>
        </w:rPr>
        <w:t>IBM</w:t>
      </w:r>
    </w:p>
    <w:p w14:paraId="52EA0090" w14:textId="549B9705" w:rsidR="00464FC9" w:rsidRPr="00464FC9" w:rsidRDefault="00464FC9" w:rsidP="00012DA9">
      <w:r w:rsidRPr="00464FC9">
        <w:t>Watson Assistant is IBM’s AI assistant platform, and it is suitable for building all three types of AI assistants.</w:t>
      </w:r>
    </w:p>
    <w:p w14:paraId="6BC5D110" w14:textId="72AAA3E4" w:rsidR="0066030B" w:rsidRPr="00207D6A" w:rsidRDefault="00207D6A" w:rsidP="00207D6A">
      <w:pPr>
        <w:rPr>
          <w:b/>
          <w:bCs/>
        </w:rPr>
      </w:pPr>
      <w:r w:rsidRPr="00207D6A">
        <w:rPr>
          <w:b/>
          <w:bCs/>
        </w:rPr>
        <w:t>RASA</w:t>
      </w:r>
    </w:p>
    <w:p w14:paraId="71B9FAF4" w14:textId="3EFA014E"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 xml:space="preserve">complete control over the </w:t>
      </w:r>
      <w:r w:rsidR="00464FC9" w:rsidRPr="00464FC9">
        <w:lastRenderedPageBreak/>
        <w:t>applications that you deploy. Other platforms allow you to control the classifier by changing the training data, but Rasa allows you to customize the entire classification process.</w:t>
      </w:r>
    </w:p>
    <w:p w14:paraId="50BB19F5" w14:textId="552B1920" w:rsidR="0066030B" w:rsidRDefault="0066030B" w:rsidP="007330B6">
      <w:pPr>
        <w:ind w:firstLine="360"/>
      </w:pPr>
    </w:p>
    <w:p w14:paraId="716FD031" w14:textId="6992D365" w:rsidR="00BF541B" w:rsidRDefault="00BF541B" w:rsidP="007330B6">
      <w:pPr>
        <w:ind w:firstLine="360"/>
      </w:pPr>
    </w:p>
    <w:p w14:paraId="40C4C39A" w14:textId="77777777" w:rsidR="00BF541B" w:rsidRDefault="00BF541B" w:rsidP="007330B6">
      <w:pPr>
        <w:ind w:firstLine="360"/>
      </w:pPr>
    </w:p>
    <w:p w14:paraId="780AE8B0" w14:textId="6B486EDB" w:rsidR="0066030B" w:rsidRDefault="00A04186" w:rsidP="00A04186">
      <w:pPr>
        <w:pStyle w:val="Heading2"/>
        <w:numPr>
          <w:ilvl w:val="1"/>
          <w:numId w:val="1"/>
        </w:numPr>
      </w:pPr>
      <w:r>
        <w:t>Related Work</w:t>
      </w:r>
    </w:p>
    <w:p w14:paraId="54D1CAE8" w14:textId="0F621029" w:rsidR="00A04186" w:rsidRDefault="00A04186" w:rsidP="00A04186"/>
    <w:p w14:paraId="40129B42" w14:textId="74AA9A8F" w:rsidR="00A04186" w:rsidRDefault="00276346" w:rsidP="002239DC">
      <w:r>
        <w:t>The dataset required for a typical healthcare chatbot is propose</w:t>
      </w:r>
      <w:r w:rsidR="00EA463B">
        <w:t>d</w:t>
      </w:r>
      <w:r>
        <w:t xml:space="preserve"> in a paper titled  </w:t>
      </w:r>
      <w:r w:rsidRPr="00276346">
        <w:t>HealFavor</w:t>
      </w:r>
      <w:r>
        <w:fldChar w:fldCharType="begin"/>
      </w:r>
      <w: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Ur Rahman Khilji et al.)</w:t>
      </w:r>
      <w:r>
        <w:fldChar w:fldCharType="end"/>
      </w:r>
      <w:r>
        <w:t xml:space="preserve">. The paper talks about data sourcing, data quality, pre-processing, </w:t>
      </w:r>
      <w:r w:rsidR="00EA463B">
        <w:t xml:space="preserve">and </w:t>
      </w:r>
      <w:r>
        <w:t>representation. Researcher</w:t>
      </w:r>
      <w:r w:rsidR="00EA463B">
        <w:t>s</w:t>
      </w:r>
      <w:r>
        <w:t xml:space="preserve"> have suggested prototype system architecture and proposed user experience survey</w:t>
      </w:r>
      <w:r w:rsidR="00EA463B">
        <w:t>s</w:t>
      </w:r>
      <w:r>
        <w:t xml:space="preserve"> as a</w:t>
      </w:r>
      <w:r w:rsidR="00B5640F">
        <w:t>n</w:t>
      </w:r>
      <w:r>
        <w:t xml:space="preserve"> </w:t>
      </w:r>
      <w:r w:rsidR="00B5640F">
        <w:t>evaluation criterion</w:t>
      </w:r>
      <w:r>
        <w:t xml:space="preserve"> for the system. </w:t>
      </w:r>
      <w:r w:rsidR="000A646A">
        <w:fldChar w:fldCharType="begin"/>
      </w:r>
      <w:r w:rsidR="000A646A">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A646A">
        <w:fldChar w:fldCharType="separate"/>
      </w:r>
      <w:r w:rsidR="000A646A">
        <w:rPr>
          <w:noProof/>
        </w:rPr>
        <w:t>(Sheth et al., 2019)</w:t>
      </w:r>
      <w:r w:rsidR="000A646A">
        <w:fldChar w:fldCharType="end"/>
      </w:r>
      <w:r w:rsidR="000A646A">
        <w:t xml:space="preserve"> </w:t>
      </w:r>
      <w:r w:rsidR="00583565">
        <w:t xml:space="preserve">focuses on Contextualization and Personalization of Patient’s Data. </w:t>
      </w:r>
      <w:r w:rsidR="000A646A">
        <w:t xml:space="preserve">discuss how existing chatbot systems can be extended by a whole ecosystem of </w:t>
      </w:r>
      <w:r w:rsidR="00EA463B">
        <w:t xml:space="preserve">the </w:t>
      </w:r>
      <w:r w:rsidR="000A646A">
        <w:t>Internet of things for better and personalized health tracking of individuals.</w:t>
      </w:r>
      <w:r w:rsidR="00583565">
        <w:t xml:space="preserve"> It has mentioned </w:t>
      </w:r>
      <w:r w:rsidR="00EA463B">
        <w:t xml:space="preserve">the </w:t>
      </w:r>
      <w:r w:rsidR="00583565">
        <w:t xml:space="preserve">usefulness of knowledge graphs in data representation. </w:t>
      </w:r>
      <w:r w:rsidR="00476281">
        <w:t>A paper on mental healthcare</w:t>
      </w:r>
      <w:r w:rsidR="002239DC">
        <w:t xml:space="preserve"> highlights </w:t>
      </w:r>
      <w:r w:rsidR="00EA463B">
        <w:t xml:space="preserve">the </w:t>
      </w:r>
      <w:r w:rsidR="002239DC">
        <w:t xml:space="preserve">usefulness of BiLSTM (Bi-directional LSTM) and </w:t>
      </w:r>
      <w:r w:rsidR="002239DC" w:rsidRPr="002239DC">
        <w:t>Sequence-to-Sequence (Seq2Seq) encoder-decoder architecture</w:t>
      </w:r>
      <w:r w:rsidR="002239DC">
        <w:t xml:space="preserve"> and ha</w:t>
      </w:r>
      <w:r w:rsidR="00EA463B">
        <w:t>s</w:t>
      </w:r>
      <w:r w:rsidR="002239DC">
        <w:t xml:space="preserve"> used </w:t>
      </w:r>
      <w:r w:rsidR="00EA463B">
        <w:t xml:space="preserve">the </w:t>
      </w:r>
      <w:r w:rsidR="002239DC">
        <w:t>Bilingual Evaluation Understudy</w:t>
      </w:r>
      <w:r w:rsidR="006A6AE1">
        <w:t xml:space="preserve"> </w:t>
      </w:r>
      <w:r w:rsidR="002239DC">
        <w:t>(BLEU) score for model evaluation</w:t>
      </w:r>
      <w:r w:rsidR="002239DC" w:rsidRPr="002239DC">
        <w:t>.</w:t>
      </w:r>
      <w:r w:rsidR="002239DC">
        <w:t xml:space="preserve">  A paper </w:t>
      </w:r>
      <w:r w:rsidR="00EA463B">
        <w:t>by</w:t>
      </w:r>
      <w:r w:rsidR="002239DC">
        <w:t xml:space="preserve"> IIT Delhi researchers</w:t>
      </w:r>
      <w:r w:rsidR="006A6AE1">
        <w:t xml:space="preserve"> </w:t>
      </w:r>
      <w:r w:rsidR="006A6AE1">
        <w:fldChar w:fldCharType="begin"/>
      </w:r>
      <w:r w:rsidR="006A6AE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fldChar w:fldCharType="separate"/>
      </w:r>
      <w:r w:rsidR="006A6AE1">
        <w:rPr>
          <w:noProof/>
        </w:rPr>
        <w:t>(Pandey et al.)</w:t>
      </w:r>
      <w:r w:rsidR="006A6AE1">
        <w:fldChar w:fldCharType="end"/>
      </w:r>
      <w:r w:rsidR="002239DC">
        <w:t xml:space="preserve"> ha</w:t>
      </w:r>
      <w:r w:rsidR="00EA463B">
        <w:t>s</w:t>
      </w:r>
      <w:r w:rsidR="002239DC">
        <w:t xml:space="preserve"> worked on studying </w:t>
      </w:r>
      <w:r w:rsidR="00EA463B">
        <w:t xml:space="preserve">the </w:t>
      </w:r>
      <w:r w:rsidR="002239DC">
        <w:t>Q&amp;A support system for maternal and child health in rural India.</w:t>
      </w:r>
      <w:r w:rsidR="006C6315">
        <w:t xml:space="preserve"> A paper published by researchers at Digital Health </w:t>
      </w:r>
      <w:r w:rsidR="006C6315">
        <w:fldChar w:fldCharType="begin"/>
      </w:r>
      <w:r w:rsidR="006C6315">
        <w:instrText xml:space="preserve"> ADDIN EN.CITE &lt;EndNote&gt;&lt;Cite&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rsidR="006C6315">
        <w:fldChar w:fldCharType="separate"/>
      </w:r>
      <w:r w:rsidR="006C6315">
        <w:rPr>
          <w:noProof/>
        </w:rPr>
        <w:t>(Nadarzynski et al., 2019)</w:t>
      </w:r>
      <w:r w:rsidR="006C6315">
        <w:fldChar w:fldCharType="end"/>
      </w:r>
      <w:r w:rsidR="006C6315">
        <w:t xml:space="preserve"> ha</w:t>
      </w:r>
      <w:r w:rsidR="00EA463B">
        <w:t>s</w:t>
      </w:r>
      <w:r w:rsidR="006C6315">
        <w:t xml:space="preserve"> conducted </w:t>
      </w:r>
      <w:r w:rsidR="00EA463B">
        <w:t xml:space="preserve">an </w:t>
      </w:r>
      <w:r w:rsidR="006C6315">
        <w:t xml:space="preserve">in-depth study of </w:t>
      </w:r>
      <w:r w:rsidR="00EA463B">
        <w:t xml:space="preserve">the </w:t>
      </w:r>
      <w:r w:rsidR="006C6315" w:rsidRPr="006C6315">
        <w:t>Acceptability of artificial intelligence (AI)-led chatbot services in healthcare</w:t>
      </w:r>
      <w:r w:rsidR="006C6315">
        <w:t xml:space="preserve">. </w:t>
      </w:r>
      <w:r w:rsidR="006C6315" w:rsidRPr="006C6315">
        <w:t>They investigated participants' willingness to interact with AI-powered health chatbots.</w:t>
      </w:r>
      <w:r w:rsidR="006C6315">
        <w:t xml:space="preserve"> Researchers at MDPI have studied </w:t>
      </w:r>
      <w:r w:rsidR="00EA463B">
        <w:t xml:space="preserve">the </w:t>
      </w:r>
      <w:r w:rsidR="006C6315">
        <w:t xml:space="preserve">feasibility </w:t>
      </w:r>
      <w:r w:rsidR="00EA463B">
        <w:t xml:space="preserve">of </w:t>
      </w:r>
      <w:r w:rsidR="006C6315">
        <w:t xml:space="preserve">developing a rule-based virtual caregiver system using </w:t>
      </w:r>
      <w:r w:rsidR="00EA463B">
        <w:t xml:space="preserve">a </w:t>
      </w:r>
      <w:r w:rsidR="006C6315">
        <w:t>mobile chatbot for elderly people.</w:t>
      </w:r>
      <w:r w:rsidR="0059790E">
        <w:t xml:space="preserve"> A paper writ</w:t>
      </w:r>
      <w:r w:rsidR="00EA463B">
        <w:t>ten</w:t>
      </w:r>
      <w:r w:rsidR="0059790E">
        <w:t xml:space="preserve"> by students and professors at </w:t>
      </w:r>
      <w:r w:rsidR="0059790E" w:rsidRPr="0059790E">
        <w:t>Vishwakarma Institute of Technology Pune, I</w:t>
      </w:r>
      <w:r w:rsidR="0059790E">
        <w:t>ndia has studie</w:t>
      </w:r>
      <w:r w:rsidR="00EA463B">
        <w:t>d</w:t>
      </w:r>
      <w:r w:rsidR="0059790E">
        <w:t xml:space="preserve"> using deep learning for developing contextual chatbot</w:t>
      </w:r>
      <w:r w:rsidR="00EA463B">
        <w:t>s</w:t>
      </w:r>
      <w:r w:rsidR="0059790E">
        <w:t xml:space="preserve"> </w:t>
      </w:r>
      <w:r w:rsidR="0059790E">
        <w:fldChar w:fldCharType="begin"/>
      </w:r>
      <w:r w:rsidR="0059790E">
        <w:instrText xml:space="preserve"> ADDIN EN.CITE &lt;EndNote&gt;&lt;Cite&gt;&lt;Author&gt;Kandpal&lt;/Author&gt;&lt;RecNum&gt;108&lt;/RecNum&gt;&lt;DisplayText&gt;(Kandpal et al.)&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alt-title&gt;2020 Fourth World Conference on Smart Trends in Systems, Security and Sustainability (WorldS4)&lt;/alt-title&gt;&lt;/titles&gt;&lt;dates&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59790E">
        <w:fldChar w:fldCharType="separate"/>
      </w:r>
      <w:r w:rsidR="0059790E">
        <w:rPr>
          <w:noProof/>
        </w:rPr>
        <w:t>(Kandpal et al.)</w:t>
      </w:r>
      <w:r w:rsidR="0059790E">
        <w:fldChar w:fldCharType="end"/>
      </w:r>
      <w:r w:rsidR="0059790E">
        <w:t>.</w:t>
      </w:r>
    </w:p>
    <w:p w14:paraId="16E321A9" w14:textId="20BDB21D" w:rsidR="00527D03" w:rsidRDefault="00527D03" w:rsidP="002239DC">
      <w:r>
        <w:t>A paper</w:t>
      </w:r>
      <w:r w:rsidR="00E253B5">
        <w:t xml:space="preserve"> by</w:t>
      </w:r>
      <w:r>
        <w:t xml:space="preserve"> </w:t>
      </w:r>
      <w:r>
        <w:fldChar w:fldCharType="begin"/>
      </w:r>
      <w:r w:rsidR="00E253B5">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fldChar w:fldCharType="separate"/>
      </w:r>
      <w:r w:rsidR="00E253B5">
        <w:rPr>
          <w:noProof/>
        </w:rPr>
        <w:t>Yu et al. (2020)</w:t>
      </w:r>
      <w:r>
        <w:fldChar w:fldCharType="end"/>
      </w:r>
      <w:r>
        <w:t xml:space="preserve"> has studie</w:t>
      </w:r>
      <w:r w:rsidR="00675CA8">
        <w:t>d</w:t>
      </w:r>
      <w:r>
        <w:t xml:space="preserve"> </w:t>
      </w:r>
      <w:r w:rsidR="00675CA8">
        <w:t xml:space="preserve">the </w:t>
      </w:r>
      <w:r>
        <w:t xml:space="preserve">use of </w:t>
      </w:r>
      <w:r w:rsidR="00675CA8">
        <w:t xml:space="preserve">a </w:t>
      </w:r>
      <w:r>
        <w:t>bi-directional transformer for financial service chatbot</w:t>
      </w:r>
      <w:r w:rsidR="00675CA8">
        <w:t>s</w:t>
      </w:r>
      <w:r>
        <w:t xml:space="preserve">. They have shown how </w:t>
      </w:r>
      <w:r w:rsidR="00675CA8">
        <w:t xml:space="preserve">the </w:t>
      </w:r>
      <w:r>
        <w:t>BERT model outperformed other methods for common NLP tasks like intent classification, sentence completion, information retrieval and question answering.</w:t>
      </w:r>
      <w:r w:rsidR="00D24D8D">
        <w:t xml:space="preserve"> A paper from Microsoft researchers </w:t>
      </w:r>
      <w:r w:rsidR="00D24D8D">
        <w:fldChar w:fldCharType="begin"/>
      </w:r>
      <w:r w:rsidR="00E253B5">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00D24D8D">
        <w:fldChar w:fldCharType="separate"/>
      </w:r>
      <w:r w:rsidR="00D24D8D">
        <w:rPr>
          <w:noProof/>
        </w:rPr>
        <w:t>(Damani et al., 2020)</w:t>
      </w:r>
      <w:r w:rsidR="00D24D8D">
        <w:fldChar w:fldCharType="end"/>
      </w:r>
      <w:r w:rsidR="00D24D8D">
        <w:t xml:space="preserve"> has discussed optimized transformer</w:t>
      </w:r>
      <w:r w:rsidR="00675CA8">
        <w:t>s</w:t>
      </w:r>
      <w:r w:rsidR="00D24D8D">
        <w:t xml:space="preserve"> for FAQ answering.</w:t>
      </w:r>
      <w:r w:rsidR="00355303">
        <w:t xml:space="preserve"> A paper by hugging face researchers </w:t>
      </w:r>
      <w:r w:rsidR="00355303">
        <w:fldChar w:fldCharType="begin"/>
      </w:r>
      <w:r w:rsidR="00355303">
        <w:instrText xml:space="preserve"> ADDIN EN.CITE &lt;EndNote&gt;&lt;Cite&gt;&lt;RecNum&gt;120&lt;/RecNum&gt;&lt;DisplayText&gt;(&amp;quot;Transformers: State-of-the-Art Natural Language Processing,&amp;quot;)&lt;/DisplayText&gt;&lt;record&gt;&lt;rec-number&gt;120&lt;/rec-number&gt;&lt;foreign-keys&gt;&lt;key app="EN" db-id="f2trs2pseazrd7e25vqxfzxwz5ve9v0vdsxx" timestamp="1653575436" guid="c39c8fba-f6e6-4718-b051-87995464063f"&gt;120&lt;/key&gt;&lt;/foreign-keys&gt;&lt;ref-type name="Journal Article"&gt;17&lt;/ref-type&gt;&lt;contributors&gt;&lt;/contributors&gt;&lt;titles&gt;&lt;title&gt;Transformers: State-of-the-Art Natural Language Processing&lt;/title&gt;&lt;/titles&gt;&lt;dates&gt;&lt;/dates&gt;&lt;urls&gt;&lt;related-urls&gt;&lt;url&gt;https://dx.doi.org/10.18653/v1/2020&lt;/url&gt;&lt;/related-urls&gt;&lt;/urls&gt;&lt;electronic-resource-num&gt;10.18653/v1/2020&lt;/electronic-resource-num&gt;&lt;/record&gt;&lt;/Cite&gt;&lt;/EndNote&gt;</w:instrText>
      </w:r>
      <w:r w:rsidR="00355303">
        <w:fldChar w:fldCharType="separate"/>
      </w:r>
      <w:r w:rsidR="00355303">
        <w:rPr>
          <w:noProof/>
        </w:rPr>
        <w:t>("Transformers: State-of-the-Art Natural Language Processing,")</w:t>
      </w:r>
      <w:r w:rsidR="00355303">
        <w:fldChar w:fldCharType="end"/>
      </w:r>
      <w:r w:rsidR="00355303">
        <w:t xml:space="preserve"> ha</w:t>
      </w:r>
      <w:r w:rsidR="00675CA8">
        <w:t>s</w:t>
      </w:r>
      <w:r w:rsidR="00355303">
        <w:t xml:space="preserve"> </w:t>
      </w:r>
      <w:r w:rsidR="00675CA8">
        <w:t xml:space="preserve">a </w:t>
      </w:r>
      <w:r w:rsidR="00355303">
        <w:t>detailed explanation of how transformers have reshaped state-of-the-art natural language processing.</w:t>
      </w:r>
      <w:r w:rsidR="00E253B5">
        <w:t xml:space="preserve"> A paper published by </w:t>
      </w:r>
      <w:r w:rsidR="00E253B5" w:rsidRPr="00E253B5">
        <w:t>MODUL Technology GmbH</w:t>
      </w:r>
      <w:r w:rsidR="00E253B5">
        <w:t xml:space="preserve"> </w:t>
      </w:r>
      <w:r w:rsidR="00E253B5">
        <w:fldChar w:fldCharType="begin"/>
      </w:r>
      <w:r w:rsidR="00E253B5">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00E253B5">
        <w:fldChar w:fldCharType="separate"/>
      </w:r>
      <w:r w:rsidR="00E253B5">
        <w:rPr>
          <w:noProof/>
        </w:rPr>
        <w:t>(Brasoveanu &amp; Andonie)</w:t>
      </w:r>
      <w:r w:rsidR="00E253B5">
        <w:fldChar w:fldCharType="end"/>
      </w:r>
      <w:r w:rsidR="00E253B5">
        <w:t xml:space="preserve"> focu</w:t>
      </w:r>
      <w:r w:rsidR="00675CA8">
        <w:t>se</w:t>
      </w:r>
      <w:r w:rsidR="00E253B5">
        <w:t xml:space="preserve">s on </w:t>
      </w:r>
      <w:r w:rsidR="00E253B5" w:rsidRPr="00E253B5">
        <w:t>explaining Transformer architectures through visualizations</w:t>
      </w:r>
      <w:r w:rsidR="00E253B5">
        <w:t xml:space="preserve">. </w:t>
      </w:r>
      <w:r w:rsidR="00E253B5">
        <w:fldChar w:fldCharType="begin"/>
      </w:r>
      <w:r w:rsidR="00E253B5">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00E253B5">
        <w:fldChar w:fldCharType="separate"/>
      </w:r>
      <w:r w:rsidR="00E253B5">
        <w:rPr>
          <w:noProof/>
        </w:rPr>
        <w:t xml:space="preserve">Gillioz et al. </w:t>
      </w:r>
      <w:r w:rsidR="00E253B5">
        <w:fldChar w:fldCharType="end"/>
      </w:r>
      <w:r w:rsidR="00E253B5">
        <w:t>ha</w:t>
      </w:r>
      <w:r w:rsidR="00675CA8">
        <w:t>ve</w:t>
      </w:r>
      <w:r w:rsidR="00E253B5">
        <w:t xml:space="preserve"> provided </w:t>
      </w:r>
      <w:r w:rsidR="00675CA8">
        <w:t xml:space="preserve">an </w:t>
      </w:r>
      <w:r w:rsidR="00E253B5" w:rsidRPr="00E253B5">
        <w:t>Overview of the Transformer-based Models for</w:t>
      </w:r>
      <w:r w:rsidR="00E253B5">
        <w:t xml:space="preserve"> </w:t>
      </w:r>
      <w:r w:rsidR="00E253B5" w:rsidRPr="00E253B5">
        <w:t>NLP Tasks</w:t>
      </w:r>
      <w:r w:rsidR="00E253B5">
        <w:t>.</w:t>
      </w:r>
    </w:p>
    <w:p w14:paraId="255DA2F4" w14:textId="77777777" w:rsidR="00355303" w:rsidRPr="00A04186" w:rsidRDefault="00355303" w:rsidP="002239DC"/>
    <w:p w14:paraId="714D0AAE" w14:textId="0C060232" w:rsidR="0066030B" w:rsidRDefault="000A646A" w:rsidP="007330B6">
      <w:pPr>
        <w:ind w:firstLine="360"/>
      </w:pPr>
      <w:r>
        <w:t xml:space="preserve"> </w:t>
      </w:r>
    </w:p>
    <w:p w14:paraId="4E2FF572" w14:textId="20E7E398" w:rsidR="00787AF2" w:rsidRDefault="00787AF2" w:rsidP="00125FF4"/>
    <w:p w14:paraId="7B12F523" w14:textId="21534564" w:rsidR="00787AF2" w:rsidRDefault="00787AF2">
      <w:r>
        <w:br w:type="page"/>
      </w:r>
    </w:p>
    <w:p w14:paraId="1299C29B" w14:textId="3C9D7682" w:rsidR="00787AF2" w:rsidRDefault="00787AF2" w:rsidP="00787AF2">
      <w:pPr>
        <w:pStyle w:val="Heading1"/>
        <w:numPr>
          <w:ilvl w:val="0"/>
          <w:numId w:val="1"/>
        </w:numPr>
      </w:pPr>
      <w:bookmarkStart w:id="17" w:name="_Toc105973947"/>
      <w:r>
        <w:lastRenderedPageBreak/>
        <w:t>Ethics and Dataset</w:t>
      </w:r>
      <w:bookmarkEnd w:id="17"/>
    </w:p>
    <w:p w14:paraId="7FD8268D" w14:textId="42C8FC6A" w:rsidR="00787AF2" w:rsidRDefault="00787AF2" w:rsidP="00787AF2"/>
    <w:p w14:paraId="3388559C" w14:textId="1049191E" w:rsidR="00645F08" w:rsidRDefault="00645F08" w:rsidP="00787AF2"/>
    <w:p w14:paraId="5F554666" w14:textId="2292896B" w:rsidR="00645F08" w:rsidRDefault="00000000" w:rsidP="00787AF2">
      <w:pPr>
        <w:rPr>
          <w:rStyle w:val="Hyperlink"/>
        </w:rPr>
      </w:pPr>
      <w:hyperlink r:id="rId10" w:history="1">
        <w:r w:rsidR="00645F08" w:rsidRPr="00C719FC">
          <w:rPr>
            <w:rStyle w:val="Hyperlink"/>
          </w:rPr>
          <w:t>https://www.ncbi.nlm.nih.gov/CBBresearch/Dogan/DISEASE/</w:t>
        </w:r>
      </w:hyperlink>
    </w:p>
    <w:p w14:paraId="6AAE9DBE" w14:textId="47E673FD" w:rsidR="00C0577F" w:rsidRDefault="00C0577F" w:rsidP="00787AF2">
      <w:pPr>
        <w:rPr>
          <w:rStyle w:val="Hyperlink"/>
        </w:rPr>
      </w:pPr>
    </w:p>
    <w:p w14:paraId="6EFC9550" w14:textId="0F453FA1" w:rsidR="00C0577F" w:rsidRDefault="00C0577F" w:rsidP="00787AF2">
      <w:pPr>
        <w:rPr>
          <w:rStyle w:val="Hyperlink"/>
        </w:rPr>
      </w:pPr>
      <w:r>
        <w:rPr>
          <w:rStyle w:val="Hyperlink"/>
        </w:rPr>
        <w:t>disease</w:t>
      </w:r>
    </w:p>
    <w:p w14:paraId="3FEF5020" w14:textId="5AE1B144" w:rsidR="00C0577F" w:rsidRDefault="00C0577F" w:rsidP="00787AF2">
      <w:pPr>
        <w:rPr>
          <w:rStyle w:val="Hyperlink"/>
        </w:rPr>
      </w:pPr>
    </w:p>
    <w:p w14:paraId="1F5A6F26" w14:textId="7006D448" w:rsidR="00C0577F" w:rsidRDefault="00C0577F" w:rsidP="00787AF2">
      <w:r w:rsidRPr="00C0577F">
        <w:t>en_ner_bc5cdr_md</w:t>
      </w:r>
      <w:r>
        <w:t xml:space="preserve">  - symptoms</w:t>
      </w:r>
    </w:p>
    <w:p w14:paraId="0A804448" w14:textId="77777777" w:rsidR="00645F08" w:rsidRDefault="00645F08" w:rsidP="00787AF2"/>
    <w:p w14:paraId="53081E8E" w14:textId="798910F0" w:rsidR="00787AF2" w:rsidRDefault="00787AF2">
      <w:r>
        <w:br w:type="page"/>
      </w:r>
    </w:p>
    <w:p w14:paraId="50ED43A3" w14:textId="3948B07D" w:rsidR="00D00072" w:rsidRDefault="00787AF2" w:rsidP="00787AF2">
      <w:pPr>
        <w:pStyle w:val="Heading1"/>
        <w:numPr>
          <w:ilvl w:val="0"/>
          <w:numId w:val="1"/>
        </w:numPr>
      </w:pPr>
      <w:bookmarkStart w:id="18" w:name="_Toc105973948"/>
      <w:r>
        <w:lastRenderedPageBreak/>
        <w:t>Design</w:t>
      </w:r>
      <w:bookmarkEnd w:id="18"/>
      <w:r>
        <w:t xml:space="preserve"> </w:t>
      </w:r>
    </w:p>
    <w:p w14:paraId="51BA6C81" w14:textId="428E6BC4" w:rsidR="00BF541B" w:rsidRDefault="00BF541B"/>
    <w:p w14:paraId="6CC91544" w14:textId="316E2767" w:rsidR="00606B0A" w:rsidRDefault="00606B0A">
      <w:r>
        <w:t>What is RASA:</w:t>
      </w:r>
    </w:p>
    <w:p w14:paraId="03143F8A" w14:textId="3D8E48F0" w:rsidR="00D00072" w:rsidRDefault="00D00072">
      <w:r>
        <w:t xml:space="preserve">Why chose </w:t>
      </w:r>
      <w:r w:rsidR="00BF541B">
        <w:t>RASA:</w:t>
      </w:r>
    </w:p>
    <w:p w14:paraId="1690F01D" w14:textId="5EC4B3FA" w:rsidR="00606B0A" w:rsidRDefault="00606B0A">
      <w:r w:rsidRPr="00606B0A">
        <w:rPr>
          <w:noProof/>
        </w:rPr>
        <w:drawing>
          <wp:inline distT="0" distB="0" distL="0" distR="0" wp14:anchorId="3B39599C" wp14:editId="26130408">
            <wp:extent cx="5731510" cy="2443480"/>
            <wp:effectExtent l="0" t="0" r="0" b="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11"/>
                    <a:stretch>
                      <a:fillRect/>
                    </a:stretch>
                  </pic:blipFill>
                  <pic:spPr>
                    <a:xfrm>
                      <a:off x="0" y="0"/>
                      <a:ext cx="5731510" cy="2443480"/>
                    </a:xfrm>
                    <a:prstGeom prst="rect">
                      <a:avLst/>
                    </a:prstGeom>
                  </pic:spPr>
                </pic:pic>
              </a:graphicData>
            </a:graphic>
          </wp:inline>
        </w:drawing>
      </w:r>
    </w:p>
    <w:p w14:paraId="214B6E4D" w14:textId="77E167ED" w:rsidR="00BF541B" w:rsidRDefault="00BF541B"/>
    <w:p w14:paraId="5E0E4C9A" w14:textId="77777777" w:rsidR="00606B0A" w:rsidRDefault="00606B0A"/>
    <w:p w14:paraId="6987A0FF" w14:textId="77777777" w:rsidR="00606B0A" w:rsidRDefault="00606B0A"/>
    <w:p w14:paraId="724314F7" w14:textId="1336E4DD" w:rsidR="00606B0A" w:rsidRDefault="00606B0A">
      <w:r>
        <w:t>Intent:</w:t>
      </w:r>
    </w:p>
    <w:p w14:paraId="3BF6B92B" w14:textId="4CE29231" w:rsidR="00606B0A" w:rsidRDefault="00606B0A">
      <w:r w:rsidRPr="00606B0A">
        <w:rPr>
          <w:noProof/>
        </w:rPr>
        <w:drawing>
          <wp:inline distT="0" distB="0" distL="0" distR="0" wp14:anchorId="2B0F2D08" wp14:editId="73FCD44B">
            <wp:extent cx="5731510" cy="3455035"/>
            <wp:effectExtent l="0" t="0" r="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12"/>
                    <a:stretch>
                      <a:fillRect/>
                    </a:stretch>
                  </pic:blipFill>
                  <pic:spPr>
                    <a:xfrm>
                      <a:off x="0" y="0"/>
                      <a:ext cx="5731510" cy="3455035"/>
                    </a:xfrm>
                    <a:prstGeom prst="rect">
                      <a:avLst/>
                    </a:prstGeom>
                  </pic:spPr>
                </pic:pic>
              </a:graphicData>
            </a:graphic>
          </wp:inline>
        </w:drawing>
      </w:r>
    </w:p>
    <w:p w14:paraId="10EBF132" w14:textId="456945A6" w:rsidR="00606B0A" w:rsidRDefault="00606B0A"/>
    <w:p w14:paraId="72A1BA35" w14:textId="41717957" w:rsidR="00606B0A" w:rsidRDefault="00606B0A"/>
    <w:p w14:paraId="3948E2A3" w14:textId="55EF906E" w:rsidR="00606B0A" w:rsidRDefault="00606B0A">
      <w:r>
        <w:lastRenderedPageBreak/>
        <w:t>Entity:</w:t>
      </w:r>
    </w:p>
    <w:p w14:paraId="6284A50D" w14:textId="19D0ED7C" w:rsidR="00606B0A" w:rsidRDefault="00C00ADA">
      <w:r w:rsidRPr="00C00ADA">
        <w:rPr>
          <w:noProof/>
        </w:rPr>
        <w:drawing>
          <wp:inline distT="0" distB="0" distL="0" distR="0" wp14:anchorId="7F336E42" wp14:editId="2CCE7E0C">
            <wp:extent cx="5731510" cy="3313430"/>
            <wp:effectExtent l="0" t="0" r="0" b="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3"/>
                    <a:stretch>
                      <a:fillRect/>
                    </a:stretch>
                  </pic:blipFill>
                  <pic:spPr>
                    <a:xfrm>
                      <a:off x="0" y="0"/>
                      <a:ext cx="5731510" cy="3313430"/>
                    </a:xfrm>
                    <a:prstGeom prst="rect">
                      <a:avLst/>
                    </a:prstGeom>
                  </pic:spPr>
                </pic:pic>
              </a:graphicData>
            </a:graphic>
          </wp:inline>
        </w:drawing>
      </w:r>
    </w:p>
    <w:p w14:paraId="6448E983" w14:textId="08C658CC" w:rsidR="00606B0A" w:rsidRDefault="00606B0A"/>
    <w:p w14:paraId="3C4933B2" w14:textId="5F51063C" w:rsidR="00C00ADA" w:rsidRDefault="00C00ADA"/>
    <w:p w14:paraId="42690C14" w14:textId="6CA537F7" w:rsidR="00C00ADA" w:rsidRDefault="00C00ADA">
      <w:r>
        <w:t>Actions:</w:t>
      </w:r>
    </w:p>
    <w:p w14:paraId="1960EFBA" w14:textId="191292DF" w:rsidR="00C00ADA" w:rsidRDefault="00C00ADA">
      <w:r>
        <w:t>Stories:</w:t>
      </w:r>
    </w:p>
    <w:p w14:paraId="789923B0" w14:textId="12605D66" w:rsidR="00C00ADA" w:rsidRDefault="00C00ADA">
      <w:r>
        <w:t>Domain:</w:t>
      </w:r>
    </w:p>
    <w:p w14:paraId="537BCD84" w14:textId="3CE8B7EC" w:rsidR="00C00ADA" w:rsidRDefault="00C00ADA">
      <w:r w:rsidRPr="00C00ADA">
        <w:rPr>
          <w:noProof/>
        </w:rPr>
        <w:drawing>
          <wp:inline distT="0" distB="0" distL="0" distR="0" wp14:anchorId="46E4B9FE" wp14:editId="24AF1AD6">
            <wp:extent cx="5731510" cy="3233420"/>
            <wp:effectExtent l="0" t="0" r="0" b="0"/>
            <wp:docPr id="29" name="Picture 29" descr="Graphical user interface,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letter&#10;&#10;Description automatically generated"/>
                    <pic:cNvPicPr/>
                  </pic:nvPicPr>
                  <pic:blipFill>
                    <a:blip r:embed="rId14"/>
                    <a:stretch>
                      <a:fillRect/>
                    </a:stretch>
                  </pic:blipFill>
                  <pic:spPr>
                    <a:xfrm>
                      <a:off x="0" y="0"/>
                      <a:ext cx="5731510" cy="3233420"/>
                    </a:xfrm>
                    <a:prstGeom prst="rect">
                      <a:avLst/>
                    </a:prstGeom>
                  </pic:spPr>
                </pic:pic>
              </a:graphicData>
            </a:graphic>
          </wp:inline>
        </w:drawing>
      </w:r>
    </w:p>
    <w:p w14:paraId="72B7E373" w14:textId="77777777" w:rsidR="00C00ADA" w:rsidRDefault="00C00ADA"/>
    <w:p w14:paraId="60A76A0E" w14:textId="06258A59" w:rsidR="00BC4624" w:rsidRDefault="00BC4624">
      <w:r w:rsidRPr="00BC4624">
        <w:rPr>
          <w:noProof/>
        </w:rPr>
        <w:lastRenderedPageBreak/>
        <w:drawing>
          <wp:inline distT="0" distB="0" distL="0" distR="0" wp14:anchorId="693934DF" wp14:editId="517D3E66">
            <wp:extent cx="5731510" cy="3004820"/>
            <wp:effectExtent l="0" t="0" r="0" b="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10;&#10;Description automatically generated"/>
                    <pic:cNvPicPr/>
                  </pic:nvPicPr>
                  <pic:blipFill>
                    <a:blip r:embed="rId15"/>
                    <a:stretch>
                      <a:fillRect/>
                    </a:stretch>
                  </pic:blipFill>
                  <pic:spPr>
                    <a:xfrm>
                      <a:off x="0" y="0"/>
                      <a:ext cx="5731510" cy="3004820"/>
                    </a:xfrm>
                    <a:prstGeom prst="rect">
                      <a:avLst/>
                    </a:prstGeom>
                  </pic:spPr>
                </pic:pic>
              </a:graphicData>
            </a:graphic>
          </wp:inline>
        </w:drawing>
      </w:r>
    </w:p>
    <w:p w14:paraId="3F715DE4" w14:textId="77777777" w:rsidR="00BC4624" w:rsidRDefault="00BC4624"/>
    <w:p w14:paraId="5BF0BA1C" w14:textId="4CCFAA64" w:rsidR="00BC4624" w:rsidRDefault="00BC4624"/>
    <w:p w14:paraId="55C8A847" w14:textId="0DEC7F7E" w:rsidR="00BC4624" w:rsidRDefault="00BC4624"/>
    <w:p w14:paraId="44E3B421" w14:textId="6E822808" w:rsidR="00BC4624" w:rsidRDefault="00BC4624"/>
    <w:p w14:paraId="1246B724" w14:textId="3DEC99D9" w:rsidR="00BC4624" w:rsidRDefault="00BC4624"/>
    <w:p w14:paraId="38D6F565" w14:textId="2990FC2F" w:rsidR="00BC4624" w:rsidRDefault="00BC4624"/>
    <w:p w14:paraId="3A275E68" w14:textId="66B145B6" w:rsidR="00BC4624" w:rsidRDefault="00F37313">
      <w:r w:rsidRPr="00F37313">
        <w:rPr>
          <w:noProof/>
        </w:rPr>
        <w:drawing>
          <wp:inline distT="0" distB="0" distL="0" distR="0" wp14:anchorId="0FF16709" wp14:editId="5A82CAF7">
            <wp:extent cx="5731510" cy="3385185"/>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16"/>
                    <a:stretch>
                      <a:fillRect/>
                    </a:stretch>
                  </pic:blipFill>
                  <pic:spPr>
                    <a:xfrm>
                      <a:off x="0" y="0"/>
                      <a:ext cx="5731510" cy="3385185"/>
                    </a:xfrm>
                    <a:prstGeom prst="rect">
                      <a:avLst/>
                    </a:prstGeom>
                  </pic:spPr>
                </pic:pic>
              </a:graphicData>
            </a:graphic>
          </wp:inline>
        </w:drawing>
      </w:r>
    </w:p>
    <w:p w14:paraId="39CC4B1B" w14:textId="6D6A2B8A" w:rsidR="00F37313" w:rsidRDefault="00F37313"/>
    <w:p w14:paraId="1D153A15" w14:textId="5261EF4D" w:rsidR="00F37313" w:rsidRDefault="00F37313"/>
    <w:p w14:paraId="1226353E" w14:textId="66C04081" w:rsidR="00F37313" w:rsidRDefault="00F31148">
      <w:r w:rsidRPr="00F31148">
        <w:rPr>
          <w:noProof/>
        </w:rPr>
        <w:lastRenderedPageBreak/>
        <w:drawing>
          <wp:inline distT="0" distB="0" distL="0" distR="0" wp14:anchorId="2B5949CE" wp14:editId="3521A4E9">
            <wp:extent cx="5731510" cy="3129915"/>
            <wp:effectExtent l="0" t="0" r="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17"/>
                    <a:stretch>
                      <a:fillRect/>
                    </a:stretch>
                  </pic:blipFill>
                  <pic:spPr>
                    <a:xfrm>
                      <a:off x="0" y="0"/>
                      <a:ext cx="5731510" cy="3129915"/>
                    </a:xfrm>
                    <a:prstGeom prst="rect">
                      <a:avLst/>
                    </a:prstGeom>
                  </pic:spPr>
                </pic:pic>
              </a:graphicData>
            </a:graphic>
          </wp:inline>
        </w:drawing>
      </w:r>
    </w:p>
    <w:p w14:paraId="7877881A" w14:textId="1CAD3539" w:rsidR="00F31148" w:rsidRDefault="00F31148"/>
    <w:p w14:paraId="3BDF9536" w14:textId="0B6C19BA" w:rsidR="00F31148" w:rsidRDefault="00F31148"/>
    <w:p w14:paraId="4D23B7A1" w14:textId="24C186AB" w:rsidR="00F31148" w:rsidRDefault="00F31148">
      <w:r w:rsidRPr="00F31148">
        <w:rPr>
          <w:noProof/>
        </w:rPr>
        <w:drawing>
          <wp:inline distT="0" distB="0" distL="0" distR="0" wp14:anchorId="5374579D" wp14:editId="1F629A2E">
            <wp:extent cx="5731510" cy="3127375"/>
            <wp:effectExtent l="0" t="0" r="0" b="0"/>
            <wp:docPr id="33" name="Picture 33"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timeline&#10;&#10;Description automatically generated"/>
                    <pic:cNvPicPr/>
                  </pic:nvPicPr>
                  <pic:blipFill>
                    <a:blip r:embed="rId18"/>
                    <a:stretch>
                      <a:fillRect/>
                    </a:stretch>
                  </pic:blipFill>
                  <pic:spPr>
                    <a:xfrm>
                      <a:off x="0" y="0"/>
                      <a:ext cx="5731510" cy="3127375"/>
                    </a:xfrm>
                    <a:prstGeom prst="rect">
                      <a:avLst/>
                    </a:prstGeom>
                  </pic:spPr>
                </pic:pic>
              </a:graphicData>
            </a:graphic>
          </wp:inline>
        </w:drawing>
      </w:r>
    </w:p>
    <w:p w14:paraId="2F580B30" w14:textId="5FB20BB3" w:rsidR="00F31148" w:rsidRDefault="00F31148"/>
    <w:p w14:paraId="4C77B502" w14:textId="5AA9D90D" w:rsidR="00F31148" w:rsidRDefault="00F31148">
      <w:r w:rsidRPr="00F31148">
        <w:rPr>
          <w:noProof/>
        </w:rPr>
        <w:lastRenderedPageBreak/>
        <w:drawing>
          <wp:inline distT="0" distB="0" distL="0" distR="0" wp14:anchorId="006042A7" wp14:editId="7A34E7B4">
            <wp:extent cx="5731510" cy="3030855"/>
            <wp:effectExtent l="0" t="0" r="0" b="0"/>
            <wp:docPr id="34" name="Picture 3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10;&#10;Description automatically generated with medium confidence"/>
                    <pic:cNvPicPr/>
                  </pic:nvPicPr>
                  <pic:blipFill>
                    <a:blip r:embed="rId19"/>
                    <a:stretch>
                      <a:fillRect/>
                    </a:stretch>
                  </pic:blipFill>
                  <pic:spPr>
                    <a:xfrm>
                      <a:off x="0" y="0"/>
                      <a:ext cx="5731510" cy="3030855"/>
                    </a:xfrm>
                    <a:prstGeom prst="rect">
                      <a:avLst/>
                    </a:prstGeom>
                  </pic:spPr>
                </pic:pic>
              </a:graphicData>
            </a:graphic>
          </wp:inline>
        </w:drawing>
      </w:r>
    </w:p>
    <w:p w14:paraId="40F8C0E2" w14:textId="220C6CEE" w:rsidR="00F31148" w:rsidRDefault="00F31148"/>
    <w:p w14:paraId="51BB9D3C" w14:textId="258BD82C" w:rsidR="00F31148" w:rsidRDefault="00F31148"/>
    <w:p w14:paraId="00F0CD81" w14:textId="2D9C65A3" w:rsidR="00F31148" w:rsidRDefault="00F31148">
      <w:r w:rsidRPr="00F31148">
        <w:rPr>
          <w:noProof/>
        </w:rPr>
        <w:drawing>
          <wp:inline distT="0" distB="0" distL="0" distR="0" wp14:anchorId="29380EF2" wp14:editId="57CDA477">
            <wp:extent cx="5731510" cy="3168015"/>
            <wp:effectExtent l="0" t="0" r="0" b="0"/>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0"/>
                    <a:stretch>
                      <a:fillRect/>
                    </a:stretch>
                  </pic:blipFill>
                  <pic:spPr>
                    <a:xfrm>
                      <a:off x="0" y="0"/>
                      <a:ext cx="5731510" cy="3168015"/>
                    </a:xfrm>
                    <a:prstGeom prst="rect">
                      <a:avLst/>
                    </a:prstGeom>
                  </pic:spPr>
                </pic:pic>
              </a:graphicData>
            </a:graphic>
          </wp:inline>
        </w:drawing>
      </w:r>
    </w:p>
    <w:p w14:paraId="63F3F175" w14:textId="20830E24" w:rsidR="00F31148" w:rsidRDefault="00F31148"/>
    <w:p w14:paraId="5EC23F7C" w14:textId="5D0A7207" w:rsidR="00F31148" w:rsidRDefault="00F31148"/>
    <w:p w14:paraId="74C56BA7" w14:textId="54BFE233" w:rsidR="00F31148" w:rsidRDefault="00F31148"/>
    <w:p w14:paraId="6055942B" w14:textId="4CADB5F4" w:rsidR="00F31148" w:rsidRDefault="00F31148">
      <w:r>
        <w:t>NLU Intent: multi classification problem</w:t>
      </w:r>
    </w:p>
    <w:p w14:paraId="3F2A29C2" w14:textId="7045AA25" w:rsidR="00F31148" w:rsidRDefault="00F31148">
      <w:r w:rsidRPr="00F31148">
        <w:rPr>
          <w:noProof/>
        </w:rPr>
        <w:lastRenderedPageBreak/>
        <w:drawing>
          <wp:inline distT="0" distB="0" distL="0" distR="0" wp14:anchorId="4E3C46F6" wp14:editId="7D744345">
            <wp:extent cx="5731510" cy="2809240"/>
            <wp:effectExtent l="0" t="0" r="0" b="0"/>
            <wp:docPr id="36" name="Picture 3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with medium confidence"/>
                    <pic:cNvPicPr/>
                  </pic:nvPicPr>
                  <pic:blipFill>
                    <a:blip r:embed="rId21"/>
                    <a:stretch>
                      <a:fillRect/>
                    </a:stretch>
                  </pic:blipFill>
                  <pic:spPr>
                    <a:xfrm>
                      <a:off x="0" y="0"/>
                      <a:ext cx="5731510" cy="2809240"/>
                    </a:xfrm>
                    <a:prstGeom prst="rect">
                      <a:avLst/>
                    </a:prstGeom>
                  </pic:spPr>
                </pic:pic>
              </a:graphicData>
            </a:graphic>
          </wp:inline>
        </w:drawing>
      </w:r>
    </w:p>
    <w:p w14:paraId="3B9D45DA" w14:textId="7B5622F4" w:rsidR="00F31148" w:rsidRDefault="00F31148"/>
    <w:p w14:paraId="3287E11A" w14:textId="2D692ED0" w:rsidR="00A52A7C" w:rsidRDefault="00A52A7C">
      <w:r w:rsidRPr="00A52A7C">
        <w:rPr>
          <w:noProof/>
        </w:rPr>
        <w:drawing>
          <wp:inline distT="0" distB="0" distL="0" distR="0" wp14:anchorId="3735AAD8" wp14:editId="767734E8">
            <wp:extent cx="5731510" cy="3176905"/>
            <wp:effectExtent l="0" t="0" r="0" b="0"/>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22"/>
                    <a:stretch>
                      <a:fillRect/>
                    </a:stretch>
                  </pic:blipFill>
                  <pic:spPr>
                    <a:xfrm>
                      <a:off x="0" y="0"/>
                      <a:ext cx="5731510" cy="3176905"/>
                    </a:xfrm>
                    <a:prstGeom prst="rect">
                      <a:avLst/>
                    </a:prstGeom>
                  </pic:spPr>
                </pic:pic>
              </a:graphicData>
            </a:graphic>
          </wp:inline>
        </w:drawing>
      </w:r>
    </w:p>
    <w:p w14:paraId="1D5CF1DA" w14:textId="7B2BD754" w:rsidR="00BF541B" w:rsidRDefault="00BF541B">
      <w:r>
        <w:t xml:space="preserve">What is CDD: </w:t>
      </w:r>
      <w:hyperlink r:id="rId23" w:history="1">
        <w:r w:rsidRPr="005C1272">
          <w:rPr>
            <w:rStyle w:val="Hyperlink"/>
          </w:rPr>
          <w:t>https://rasa.com/docs/rasa/conversation-driven-development</w:t>
        </w:r>
      </w:hyperlink>
    </w:p>
    <w:p w14:paraId="33235217" w14:textId="77777777" w:rsidR="00BF541B" w:rsidRDefault="00BF541B"/>
    <w:p w14:paraId="34A770F2" w14:textId="781D948C" w:rsidR="00D00072" w:rsidRDefault="00D00072"/>
    <w:p w14:paraId="21D8B0C1" w14:textId="11019330" w:rsidR="005F1525" w:rsidRDefault="005F1525"/>
    <w:p w14:paraId="47E8ABB0" w14:textId="77777777" w:rsidR="005F1525" w:rsidRDefault="005F1525" w:rsidP="005F1525">
      <w:r>
        <w:t>Choice of technology:</w:t>
      </w:r>
    </w:p>
    <w:p w14:paraId="440F5362" w14:textId="2BC26F11" w:rsidR="005F1525" w:rsidRDefault="00000000" w:rsidP="005F1525">
      <w:pPr>
        <w:rPr>
          <w:b/>
          <w:bCs/>
        </w:rPr>
      </w:pPr>
      <w:hyperlink r:id="rId24" w:history="1">
        <w:r w:rsidR="001733CF" w:rsidRPr="00C5440A">
          <w:rPr>
            <w:rStyle w:val="Hyperlink"/>
            <w:b/>
            <w:bCs/>
          </w:rPr>
          <w:t>https://learning.rasa.com/transformers/</w:t>
        </w:r>
      </w:hyperlink>
    </w:p>
    <w:p w14:paraId="328CFDEA" w14:textId="77777777" w:rsidR="001733CF" w:rsidRDefault="001733CF" w:rsidP="005F1525">
      <w:pPr>
        <w:rPr>
          <w:b/>
          <w:bCs/>
        </w:rPr>
      </w:pPr>
    </w:p>
    <w:p w14:paraId="1AFEA547" w14:textId="77777777" w:rsidR="005F1525" w:rsidRDefault="005F1525" w:rsidP="005F1525"/>
    <w:p w14:paraId="0BDCAA50" w14:textId="620E25AD" w:rsidR="00353560" w:rsidRDefault="00353560" w:rsidP="005F1525">
      <w:pPr>
        <w:rPr>
          <w:b/>
          <w:bCs/>
        </w:rPr>
      </w:pPr>
      <w:r>
        <w:rPr>
          <w:b/>
          <w:bCs/>
        </w:rPr>
        <w:lastRenderedPageBreak/>
        <w:t>Choice of language model: accuracy vs speed</w:t>
      </w:r>
    </w:p>
    <w:p w14:paraId="2DBD8124" w14:textId="77777777" w:rsidR="00353560" w:rsidRDefault="00353560" w:rsidP="005F1525">
      <w:pPr>
        <w:rPr>
          <w:b/>
          <w:bCs/>
        </w:rPr>
      </w:pPr>
    </w:p>
    <w:p w14:paraId="361763FE" w14:textId="2B7E778F" w:rsidR="005F1525" w:rsidRPr="00157E05" w:rsidRDefault="005F1525" w:rsidP="005F1525">
      <w:pPr>
        <w:rPr>
          <w:b/>
          <w:bCs/>
        </w:rPr>
      </w:pPr>
      <w:r w:rsidRPr="00157E05">
        <w:rPr>
          <w:b/>
          <w:bCs/>
        </w:rPr>
        <w:t>BERT:</w:t>
      </w:r>
    </w:p>
    <w:p w14:paraId="3A63E0E3" w14:textId="77777777" w:rsidR="005F1525" w:rsidRDefault="005F1525" w:rsidP="005F1525">
      <w:pPr>
        <w:pStyle w:val="ListParagraph"/>
        <w:numPr>
          <w:ilvl w:val="0"/>
          <w:numId w:val="5"/>
        </w:numPr>
      </w:pPr>
      <w:r>
        <w:t>Shortcomings of RNN and LSTM</w:t>
      </w:r>
    </w:p>
    <w:p w14:paraId="24B74799" w14:textId="77777777" w:rsidR="005F1525" w:rsidRDefault="005F1525" w:rsidP="005F1525">
      <w:pPr>
        <w:pStyle w:val="ListParagraph"/>
        <w:numPr>
          <w:ilvl w:val="0"/>
          <w:numId w:val="5"/>
        </w:numPr>
      </w:pPr>
      <w:r>
        <w:t>Transformer Architecture</w:t>
      </w:r>
    </w:p>
    <w:p w14:paraId="264277F9" w14:textId="77777777" w:rsidR="005F1525" w:rsidRDefault="005F1525" w:rsidP="005F1525">
      <w:pPr>
        <w:pStyle w:val="ListParagraph"/>
        <w:numPr>
          <w:ilvl w:val="1"/>
          <w:numId w:val="5"/>
        </w:numPr>
      </w:pPr>
      <w:r>
        <w:t>Diagram</w:t>
      </w:r>
    </w:p>
    <w:p w14:paraId="5F01588F" w14:textId="77777777" w:rsidR="005F1525" w:rsidRDefault="005F1525" w:rsidP="005F1525">
      <w:pPr>
        <w:pStyle w:val="ListParagraph"/>
        <w:numPr>
          <w:ilvl w:val="1"/>
          <w:numId w:val="5"/>
        </w:numPr>
      </w:pPr>
      <w:r>
        <w:t>Scaled dot product for vector similarity</w:t>
      </w:r>
    </w:p>
    <w:p w14:paraId="51AF3C44" w14:textId="77777777" w:rsidR="005F1525" w:rsidRDefault="005F1525" w:rsidP="005F1525">
      <w:pPr>
        <w:pStyle w:val="ListParagraph"/>
        <w:numPr>
          <w:ilvl w:val="1"/>
          <w:numId w:val="5"/>
        </w:numPr>
      </w:pPr>
      <w:r>
        <w:t>Attention(Q,K,V)=softmax(</w:t>
      </w:r>
      <m:oMath>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m:t>
            </m:r>
          </m:num>
          <m:den>
            <m:rad>
              <m:radPr>
                <m:degHide m:val="1"/>
                <m:ctrlPr>
                  <w:rPr>
                    <w:rFonts w:ascii="Cambria Math" w:hAnsi="Cambria Math"/>
                    <w:i/>
                  </w:rPr>
                </m:ctrlPr>
              </m:radPr>
              <m:deg/>
              <m:e>
                <m:r>
                  <w:rPr>
                    <w:rFonts w:ascii="Cambria Math" w:hAnsi="Cambria Math"/>
                  </w:rPr>
                  <m:t>dk</m:t>
                </m:r>
              </m:e>
            </m:rad>
          </m:den>
        </m:f>
        <m:r>
          <w:rPr>
            <w:rFonts w:ascii="Cambria Math" w:hAnsi="Cambria Math"/>
          </w:rPr>
          <m:t>)</m:t>
        </m:r>
      </m:oMath>
      <w:r>
        <w:t>)V</w:t>
      </w:r>
    </w:p>
    <w:p w14:paraId="4AA7E022" w14:textId="77777777" w:rsidR="005F1525" w:rsidRDefault="005F1525" w:rsidP="005F1525">
      <w:pPr>
        <w:pStyle w:val="ListParagraph"/>
        <w:numPr>
          <w:ilvl w:val="2"/>
          <w:numId w:val="5"/>
        </w:numPr>
      </w:pPr>
      <w:r>
        <w:t>Q – context</w:t>
      </w:r>
    </w:p>
    <w:p w14:paraId="254E539E" w14:textId="77777777" w:rsidR="005F1525" w:rsidRDefault="005F1525" w:rsidP="005F1525">
      <w:pPr>
        <w:pStyle w:val="ListParagraph"/>
        <w:numPr>
          <w:ilvl w:val="2"/>
          <w:numId w:val="5"/>
        </w:numPr>
      </w:pPr>
      <w:r>
        <w:t>K – sequence K</w:t>
      </w:r>
    </w:p>
    <w:p w14:paraId="48EA9104" w14:textId="77777777" w:rsidR="005F1525" w:rsidRDefault="005F1525" w:rsidP="005F1525">
      <w:pPr>
        <w:pStyle w:val="ListParagraph"/>
        <w:numPr>
          <w:ilvl w:val="2"/>
          <w:numId w:val="5"/>
        </w:numPr>
      </w:pPr>
      <w:r>
        <w:t>V - ???</w:t>
      </w:r>
    </w:p>
    <w:p w14:paraId="69CA1E44" w14:textId="77777777" w:rsidR="005F1525" w:rsidRDefault="005F1525" w:rsidP="005F1525">
      <w:pPr>
        <w:pStyle w:val="ListParagraph"/>
        <w:numPr>
          <w:ilvl w:val="1"/>
          <w:numId w:val="5"/>
        </w:numPr>
      </w:pPr>
      <w:r>
        <w:t>Multi headed layer</w:t>
      </w:r>
    </w:p>
    <w:p w14:paraId="09F8126A" w14:textId="77777777" w:rsidR="005F1525" w:rsidRDefault="005F1525" w:rsidP="005F1525">
      <w:pPr>
        <w:pStyle w:val="ListParagraph"/>
        <w:numPr>
          <w:ilvl w:val="1"/>
          <w:numId w:val="5"/>
        </w:numPr>
      </w:pPr>
      <w:r>
        <w:t>Self-attention</w:t>
      </w:r>
    </w:p>
    <w:p w14:paraId="0CE71BB7" w14:textId="77777777" w:rsidR="005F1525" w:rsidRDefault="005F1525" w:rsidP="005F1525">
      <w:pPr>
        <w:pStyle w:val="ListParagraph"/>
        <w:numPr>
          <w:ilvl w:val="1"/>
          <w:numId w:val="5"/>
        </w:numPr>
      </w:pPr>
      <w:r>
        <w:t>Masked layer</w:t>
      </w:r>
    </w:p>
    <w:p w14:paraId="191EFF98" w14:textId="77777777" w:rsidR="005F1525" w:rsidRDefault="005F1525" w:rsidP="005F1525">
      <w:pPr>
        <w:pStyle w:val="ListParagraph"/>
        <w:numPr>
          <w:ilvl w:val="1"/>
          <w:numId w:val="5"/>
        </w:numPr>
      </w:pPr>
    </w:p>
    <w:p w14:paraId="554021F7" w14:textId="77777777" w:rsidR="005F1525" w:rsidRDefault="005F1525" w:rsidP="005F1525">
      <w:pPr>
        <w:pStyle w:val="ListParagraph"/>
        <w:numPr>
          <w:ilvl w:val="0"/>
          <w:numId w:val="5"/>
        </w:numPr>
      </w:pPr>
      <w:r>
        <w:t>BERT Architecture</w:t>
      </w:r>
    </w:p>
    <w:p w14:paraId="1863DFF8" w14:textId="77777777" w:rsidR="005F1525" w:rsidRDefault="005F1525" w:rsidP="005F1525">
      <w:pPr>
        <w:pStyle w:val="ListParagraph"/>
        <w:numPr>
          <w:ilvl w:val="1"/>
          <w:numId w:val="5"/>
        </w:numPr>
      </w:pPr>
      <w:r>
        <w:t>Stack of encoders</w:t>
      </w:r>
    </w:p>
    <w:p w14:paraId="4A93DB66" w14:textId="77777777" w:rsidR="005F1525" w:rsidRDefault="005F1525" w:rsidP="005F1525">
      <w:pPr>
        <w:pStyle w:val="ListParagraph"/>
        <w:numPr>
          <w:ilvl w:val="1"/>
          <w:numId w:val="5"/>
        </w:numPr>
      </w:pPr>
      <w:r>
        <w:t>Hyperparameters</w:t>
      </w:r>
    </w:p>
    <w:p w14:paraId="2554BBA3" w14:textId="77777777" w:rsidR="005F1525" w:rsidRDefault="005F1525" w:rsidP="005F1525">
      <w:pPr>
        <w:pStyle w:val="ListParagraph"/>
        <w:numPr>
          <w:ilvl w:val="2"/>
          <w:numId w:val="5"/>
        </w:numPr>
      </w:pPr>
      <w:r>
        <w:t>L: Number of encoder layers</w:t>
      </w:r>
    </w:p>
    <w:p w14:paraId="3EAF1F0D" w14:textId="77777777" w:rsidR="005F1525" w:rsidRDefault="005F1525" w:rsidP="005F1525">
      <w:pPr>
        <w:pStyle w:val="ListParagraph"/>
        <w:numPr>
          <w:ilvl w:val="2"/>
          <w:numId w:val="5"/>
        </w:numPr>
      </w:pPr>
      <w:r>
        <w:t>H: hidden size (embedding dim)</w:t>
      </w:r>
    </w:p>
    <w:p w14:paraId="5F471076" w14:textId="77777777" w:rsidR="005F1525" w:rsidRDefault="005F1525" w:rsidP="005F1525">
      <w:pPr>
        <w:pStyle w:val="ListParagraph"/>
        <w:numPr>
          <w:ilvl w:val="2"/>
          <w:numId w:val="5"/>
        </w:numPr>
      </w:pPr>
      <w:r>
        <w:t>A: number of self attention heads</w:t>
      </w:r>
    </w:p>
    <w:p w14:paraId="444F576F" w14:textId="77777777" w:rsidR="005F1525" w:rsidRDefault="005F1525" w:rsidP="005F1525">
      <w:pPr>
        <w:pStyle w:val="ListParagraph"/>
        <w:numPr>
          <w:ilvl w:val="1"/>
          <w:numId w:val="5"/>
        </w:numPr>
      </w:pPr>
      <w:r>
        <w:t>BERT Input</w:t>
      </w:r>
    </w:p>
    <w:p w14:paraId="32DA0BA0" w14:textId="77777777" w:rsidR="005F1525" w:rsidRDefault="005F1525" w:rsidP="005F1525">
      <w:pPr>
        <w:pStyle w:val="ListParagraph"/>
        <w:numPr>
          <w:ilvl w:val="1"/>
          <w:numId w:val="5"/>
        </w:numPr>
      </w:pPr>
      <w:r>
        <w:t>[CLS]+Sentence A+ [SEP]+Sentence B</w:t>
      </w:r>
    </w:p>
    <w:p w14:paraId="71FCCBD8" w14:textId="77777777" w:rsidR="005F1525" w:rsidRDefault="005F1525" w:rsidP="005F1525">
      <w:pPr>
        <w:pStyle w:val="ListParagraph"/>
        <w:numPr>
          <w:ilvl w:val="1"/>
          <w:numId w:val="5"/>
        </w:numPr>
      </w:pPr>
      <w:r>
        <w:t>String -&gt; toekns -&gt; vectors</w:t>
      </w:r>
    </w:p>
    <w:p w14:paraId="0A250BB1" w14:textId="77777777" w:rsidR="005F1525" w:rsidRDefault="005F1525" w:rsidP="005F1525">
      <w:pPr>
        <w:pStyle w:val="ListParagraph"/>
        <w:numPr>
          <w:ilvl w:val="1"/>
          <w:numId w:val="5"/>
        </w:numPr>
      </w:pPr>
      <w:r>
        <w:t>BERT tokenizer : Word Tokenizer: WordPiece Tokenizer</w:t>
      </w:r>
    </w:p>
    <w:p w14:paraId="4A3E4045" w14:textId="77777777" w:rsidR="005F1525" w:rsidRDefault="005F1525" w:rsidP="005F1525">
      <w:pPr>
        <w:pStyle w:val="ListParagraph"/>
        <w:numPr>
          <w:ilvl w:val="2"/>
          <w:numId w:val="5"/>
        </w:numPr>
      </w:pPr>
      <w:r>
        <w:t>30522 words</w:t>
      </w:r>
    </w:p>
    <w:p w14:paraId="51346F08" w14:textId="77777777" w:rsidR="005F1525" w:rsidRDefault="005F1525" w:rsidP="005F1525">
      <w:pPr>
        <w:pStyle w:val="ListParagraph"/>
        <w:numPr>
          <w:ilvl w:val="2"/>
          <w:numId w:val="5"/>
        </w:numPr>
      </w:pPr>
    </w:p>
    <w:p w14:paraId="6394692F" w14:textId="77777777" w:rsidR="005F1525" w:rsidRDefault="005F1525" w:rsidP="005F1525">
      <w:pPr>
        <w:pStyle w:val="ListParagraph"/>
        <w:numPr>
          <w:ilvl w:val="1"/>
          <w:numId w:val="5"/>
        </w:numPr>
      </w:pPr>
      <w:r>
        <w:t>Encoders needed as inputs</w:t>
      </w:r>
    </w:p>
    <w:p w14:paraId="4F9423C3" w14:textId="77777777" w:rsidR="005F1525" w:rsidRDefault="005F1525" w:rsidP="005F1525">
      <w:pPr>
        <w:pStyle w:val="ListParagraph"/>
        <w:numPr>
          <w:ilvl w:val="2"/>
          <w:numId w:val="5"/>
        </w:numPr>
      </w:pPr>
      <w:r>
        <w:t>Embedded words</w:t>
      </w:r>
    </w:p>
    <w:p w14:paraId="012CDB11" w14:textId="77777777" w:rsidR="005F1525" w:rsidRDefault="005F1525" w:rsidP="005F1525">
      <w:pPr>
        <w:pStyle w:val="ListParagraph"/>
        <w:numPr>
          <w:ilvl w:val="1"/>
          <w:numId w:val="5"/>
        </w:numPr>
      </w:pPr>
      <w:r>
        <w:t>Pre-training</w:t>
      </w:r>
    </w:p>
    <w:p w14:paraId="30DCCBE1" w14:textId="77777777" w:rsidR="005F1525" w:rsidRDefault="005F1525" w:rsidP="005F1525">
      <w:pPr>
        <w:pStyle w:val="ListParagraph"/>
        <w:numPr>
          <w:ilvl w:val="2"/>
          <w:numId w:val="5"/>
        </w:numPr>
      </w:pPr>
      <w:r>
        <w:t>Two-phases</w:t>
      </w:r>
    </w:p>
    <w:p w14:paraId="21865321" w14:textId="77777777" w:rsidR="005F1525" w:rsidRDefault="005F1525" w:rsidP="005F1525">
      <w:pPr>
        <w:pStyle w:val="ListParagraph"/>
        <w:numPr>
          <w:ilvl w:val="3"/>
          <w:numId w:val="5"/>
        </w:numPr>
      </w:pPr>
      <w:r>
        <w:t>MLM</w:t>
      </w:r>
    </w:p>
    <w:p w14:paraId="392FD68B" w14:textId="77777777" w:rsidR="005F1525" w:rsidRDefault="005F1525" w:rsidP="005F1525">
      <w:pPr>
        <w:pStyle w:val="ListParagraph"/>
        <w:numPr>
          <w:ilvl w:val="4"/>
          <w:numId w:val="5"/>
        </w:numPr>
      </w:pPr>
      <w:r>
        <w:t>Masked Language Model</w:t>
      </w:r>
    </w:p>
    <w:p w14:paraId="7B466181" w14:textId="77777777" w:rsidR="005F1525" w:rsidRDefault="005F1525" w:rsidP="005F1525">
      <w:pPr>
        <w:pStyle w:val="ListParagraph"/>
        <w:numPr>
          <w:ilvl w:val="4"/>
          <w:numId w:val="5"/>
        </w:numPr>
      </w:pPr>
    </w:p>
    <w:p w14:paraId="561793A3" w14:textId="77777777" w:rsidR="005F1525" w:rsidRDefault="005F1525" w:rsidP="005F1525">
      <w:pPr>
        <w:pStyle w:val="ListParagraph"/>
        <w:numPr>
          <w:ilvl w:val="3"/>
          <w:numId w:val="5"/>
        </w:numPr>
      </w:pPr>
      <w:r>
        <w:t>NSP</w:t>
      </w:r>
    </w:p>
    <w:p w14:paraId="6187C521" w14:textId="77777777" w:rsidR="005F1525" w:rsidRDefault="005F1525" w:rsidP="005F1525">
      <w:pPr>
        <w:pStyle w:val="ListParagraph"/>
        <w:numPr>
          <w:ilvl w:val="4"/>
          <w:numId w:val="5"/>
        </w:numPr>
      </w:pPr>
      <w:r>
        <w:t>Next sentence prediction</w:t>
      </w:r>
    </w:p>
    <w:p w14:paraId="30A278ED" w14:textId="77777777" w:rsidR="005F1525" w:rsidRDefault="005F1525" w:rsidP="005F1525">
      <w:pPr>
        <w:pStyle w:val="ListParagraph"/>
        <w:ind w:left="2160"/>
      </w:pPr>
    </w:p>
    <w:p w14:paraId="6405F230" w14:textId="77777777" w:rsidR="005F1525" w:rsidRDefault="005F1525" w:rsidP="005F1525">
      <w:pPr>
        <w:pStyle w:val="ListParagraph"/>
        <w:numPr>
          <w:ilvl w:val="1"/>
          <w:numId w:val="5"/>
        </w:numPr>
      </w:pPr>
    </w:p>
    <w:p w14:paraId="04785F53" w14:textId="18EDA030" w:rsidR="005F1525" w:rsidRDefault="005F1525"/>
    <w:p w14:paraId="6F270B48" w14:textId="77777777" w:rsidR="005F1525" w:rsidRDefault="005F1525"/>
    <w:p w14:paraId="068773B8" w14:textId="77777777" w:rsidR="00B10D4F" w:rsidRPr="00B10D4F" w:rsidRDefault="00B10D4F" w:rsidP="00B10D4F">
      <w:pPr>
        <w:spacing w:before="100" w:beforeAutospacing="1" w:after="100" w:afterAutospacing="1" w:line="240" w:lineRule="auto"/>
        <w:rPr>
          <w:rFonts w:ascii="Segoe UI" w:eastAsia="Times New Roman" w:hAnsi="Segoe UI" w:cs="Segoe UI"/>
          <w:sz w:val="21"/>
          <w:szCs w:val="21"/>
          <w:lang w:eastAsia="en-IN"/>
        </w:rPr>
      </w:pPr>
      <w:r w:rsidRPr="00B10D4F">
        <w:rPr>
          <w:rFonts w:ascii="Segoe UI" w:eastAsia="Times New Roman" w:hAnsi="Symbol" w:cs="Segoe UI"/>
          <w:sz w:val="21"/>
          <w:szCs w:val="21"/>
          <w:lang w:eastAsia="en-IN"/>
        </w:rPr>
        <w:t></w:t>
      </w:r>
      <w:r w:rsidRPr="00B10D4F">
        <w:rPr>
          <w:rFonts w:ascii="Segoe UI" w:eastAsia="Times New Roman" w:hAnsi="Segoe UI" w:cs="Segoe UI"/>
          <w:sz w:val="21"/>
          <w:szCs w:val="21"/>
          <w:lang w:eastAsia="en-IN"/>
        </w:rPr>
        <w:t xml:space="preserve">  examples for dialogue </w:t>
      </w:r>
    </w:p>
    <w:p w14:paraId="156EFE30" w14:textId="6DB218B3" w:rsidR="00B10D4F" w:rsidRDefault="00B10D4F" w:rsidP="00B10D4F">
      <w:pPr>
        <w:spacing w:before="100" w:beforeAutospacing="1" w:after="100" w:afterAutospacing="1" w:line="240" w:lineRule="auto"/>
        <w:rPr>
          <w:rFonts w:ascii="Segoe UI" w:eastAsia="Times New Roman" w:hAnsi="Segoe UI" w:cs="Segoe UI"/>
          <w:sz w:val="21"/>
          <w:szCs w:val="21"/>
          <w:lang w:eastAsia="en-IN"/>
        </w:rPr>
      </w:pPr>
      <w:r w:rsidRPr="00B10D4F">
        <w:rPr>
          <w:rFonts w:ascii="Segoe UI" w:eastAsia="Times New Roman" w:hAnsi="Symbol" w:cs="Segoe UI"/>
          <w:sz w:val="21"/>
          <w:szCs w:val="21"/>
          <w:lang w:eastAsia="en-IN"/>
        </w:rPr>
        <w:t></w:t>
      </w:r>
      <w:r w:rsidRPr="00B10D4F">
        <w:rPr>
          <w:rFonts w:ascii="Segoe UI" w:eastAsia="Times New Roman" w:hAnsi="Segoe UI" w:cs="Segoe UI"/>
          <w:sz w:val="21"/>
          <w:szCs w:val="21"/>
          <w:lang w:eastAsia="en-IN"/>
        </w:rPr>
        <w:t xml:space="preserve">  consider some </w:t>
      </w:r>
      <w:r w:rsidRPr="00B10D4F">
        <w:rPr>
          <w:rFonts w:ascii="Segoe UI" w:eastAsia="Times New Roman" w:hAnsi="Segoe UI" w:cs="Segoe UI"/>
          <w:sz w:val="21"/>
          <w:szCs w:val="21"/>
          <w:highlight w:val="yellow"/>
          <w:lang w:eastAsia="en-IN"/>
        </w:rPr>
        <w:t>rules</w:t>
      </w:r>
      <w:r w:rsidRPr="00B10D4F">
        <w:rPr>
          <w:rFonts w:ascii="Segoe UI" w:eastAsia="Times New Roman" w:hAnsi="Segoe UI" w:cs="Segoe UI"/>
          <w:sz w:val="21"/>
          <w:szCs w:val="21"/>
          <w:lang w:eastAsia="en-IN"/>
        </w:rPr>
        <w:t xml:space="preserve"> over the example dialogue (simple things that a human being can do) </w:t>
      </w:r>
      <w:r>
        <w:rPr>
          <w:rFonts w:ascii="Segoe UI" w:eastAsia="Times New Roman" w:hAnsi="Segoe UI" w:cs="Segoe UI"/>
          <w:sz w:val="21"/>
          <w:szCs w:val="21"/>
          <w:lang w:eastAsia="en-IN"/>
        </w:rPr>
        <w:t xml:space="preserve">: </w:t>
      </w:r>
    </w:p>
    <w:p w14:paraId="01477EDE" w14:textId="0F7102D0" w:rsidR="00B10D4F" w:rsidRPr="00486948" w:rsidRDefault="00B10D4F" w:rsidP="00486948">
      <w:pPr>
        <w:pStyle w:val="ListParagraph"/>
        <w:numPr>
          <w:ilvl w:val="0"/>
          <w:numId w:val="4"/>
        </w:numPr>
        <w:spacing w:before="100" w:beforeAutospacing="1" w:after="100" w:afterAutospacing="1" w:line="240" w:lineRule="auto"/>
        <w:rPr>
          <w:rFonts w:ascii="Segoe UI" w:eastAsia="Times New Roman" w:hAnsi="Segoe UI" w:cs="Segoe UI"/>
          <w:sz w:val="21"/>
          <w:szCs w:val="21"/>
          <w:lang w:eastAsia="en-IN"/>
        </w:rPr>
      </w:pPr>
      <w:r w:rsidRPr="00486948">
        <w:rPr>
          <w:rFonts w:ascii="Segoe UI" w:eastAsia="Times New Roman" w:hAnsi="Segoe UI" w:cs="Segoe UI"/>
          <w:sz w:val="21"/>
          <w:szCs w:val="21"/>
          <w:lang w:eastAsia="en-IN"/>
        </w:rPr>
        <w:lastRenderedPageBreak/>
        <w:t>Decision making</w:t>
      </w:r>
    </w:p>
    <w:p w14:paraId="5E1A2E95" w14:textId="77777777" w:rsidR="00B10D4F" w:rsidRPr="00B10D4F" w:rsidRDefault="00B10D4F" w:rsidP="00B10D4F">
      <w:pPr>
        <w:spacing w:before="100" w:beforeAutospacing="1" w:after="100" w:afterAutospacing="1" w:line="240" w:lineRule="auto"/>
        <w:rPr>
          <w:rFonts w:ascii="Segoe UI" w:eastAsia="Times New Roman" w:hAnsi="Segoe UI" w:cs="Segoe UI"/>
          <w:sz w:val="21"/>
          <w:szCs w:val="21"/>
          <w:lang w:eastAsia="en-IN"/>
        </w:rPr>
      </w:pPr>
      <w:r w:rsidRPr="00B10D4F">
        <w:rPr>
          <w:rFonts w:ascii="Segoe UI" w:eastAsia="Times New Roman" w:hAnsi="Symbol" w:cs="Segoe UI"/>
          <w:sz w:val="21"/>
          <w:szCs w:val="21"/>
          <w:lang w:eastAsia="en-IN"/>
        </w:rPr>
        <w:t></w:t>
      </w:r>
      <w:r w:rsidRPr="00B10D4F">
        <w:rPr>
          <w:rFonts w:ascii="Segoe UI" w:eastAsia="Times New Roman" w:hAnsi="Segoe UI" w:cs="Segoe UI"/>
          <w:sz w:val="21"/>
          <w:szCs w:val="21"/>
          <w:lang w:eastAsia="en-IN"/>
        </w:rPr>
        <w:t xml:space="preserve">  consider what assumptions are mad</w:t>
      </w:r>
    </w:p>
    <w:p w14:paraId="5BC8C797" w14:textId="77777777" w:rsidR="00687D25" w:rsidRDefault="009E7295" w:rsidP="00687D25">
      <w:r>
        <w:br w:type="page"/>
      </w:r>
      <w:r w:rsidR="00687D25">
        <w:lastRenderedPageBreak/>
        <w:t>Hi @Alice,</w:t>
      </w:r>
    </w:p>
    <w:p w14:paraId="435B0405" w14:textId="0A10176D" w:rsidR="009E7295" w:rsidRDefault="009E7295"/>
    <w:p w14:paraId="265F7828" w14:textId="73F46496" w:rsidR="00687D25" w:rsidRDefault="00687D25">
      <w:r>
        <w:t>As per discussion in today’s meeting, here is the plan for next week:</w:t>
      </w:r>
    </w:p>
    <w:p w14:paraId="01C3BB4B" w14:textId="403911D0" w:rsidR="00687D25" w:rsidRDefault="00687D25" w:rsidP="00687D25">
      <w:pPr>
        <w:pStyle w:val="ListParagraph"/>
        <w:numPr>
          <w:ilvl w:val="0"/>
          <w:numId w:val="6"/>
        </w:numPr>
      </w:pPr>
      <w:r>
        <w:t xml:space="preserve">Start coding the bot </w:t>
      </w:r>
    </w:p>
    <w:p w14:paraId="686D38B1" w14:textId="082651BB" w:rsidR="00687D25" w:rsidRDefault="00687D25" w:rsidP="00687D25">
      <w:pPr>
        <w:pStyle w:val="ListParagraph"/>
        <w:numPr>
          <w:ilvl w:val="0"/>
          <w:numId w:val="6"/>
        </w:numPr>
      </w:pPr>
      <w:r>
        <w:t>Adding greeting and bye dialog</w:t>
      </w:r>
    </w:p>
    <w:p w14:paraId="411A3060" w14:textId="7CE704CD" w:rsidR="00687D25" w:rsidRDefault="00687D25" w:rsidP="00687D25">
      <w:pPr>
        <w:pStyle w:val="ListParagraph"/>
        <w:numPr>
          <w:ilvl w:val="0"/>
          <w:numId w:val="6"/>
        </w:numPr>
      </w:pPr>
      <w:r>
        <w:t>Add “healthy patint” dialog flow</w:t>
      </w:r>
    </w:p>
    <w:p w14:paraId="45B0343E" w14:textId="225CA6BE" w:rsidR="00687D25" w:rsidRDefault="00687D25" w:rsidP="00687D25">
      <w:pPr>
        <w:pStyle w:val="ListParagraph"/>
        <w:numPr>
          <w:ilvl w:val="0"/>
          <w:numId w:val="6"/>
        </w:numPr>
      </w:pPr>
      <w:r>
        <w:t>Add “sick patient” dialog flow (basic)</w:t>
      </w:r>
    </w:p>
    <w:p w14:paraId="57757F85" w14:textId="52B85E9B" w:rsidR="00687D25" w:rsidRDefault="00687D25" w:rsidP="00687D25">
      <w:pPr>
        <w:pStyle w:val="ListParagraph"/>
        <w:numPr>
          <w:ilvl w:val="1"/>
          <w:numId w:val="6"/>
        </w:numPr>
      </w:pPr>
      <w:r>
        <w:t>Identify symptopms from a input line</w:t>
      </w:r>
    </w:p>
    <w:p w14:paraId="41FC6088" w14:textId="77777777" w:rsidR="00687D25" w:rsidRDefault="00687D25"/>
    <w:p w14:paraId="0890B051" w14:textId="24D73834" w:rsidR="00B10D4F" w:rsidRDefault="00687D25">
      <w:r>
        <w:t xml:space="preserve">Here is the </w:t>
      </w:r>
      <w:r w:rsidR="00B10D4F">
        <w:t>Example  conversations</w:t>
      </w:r>
      <w:r>
        <w:t xml:space="preserve"> we discussed today.</w:t>
      </w:r>
      <w:r w:rsidR="00B10D4F">
        <w:t>:</w:t>
      </w:r>
    </w:p>
    <w:p w14:paraId="6E8FC3B7" w14:textId="4CA4A118" w:rsidR="00B10D4F" w:rsidRDefault="00B10D4F" w:rsidP="00B10D4F">
      <w:pPr>
        <w:pStyle w:val="ListParagraph"/>
        <w:numPr>
          <w:ilvl w:val="0"/>
          <w:numId w:val="3"/>
        </w:numPr>
        <w:rPr>
          <w:b/>
          <w:bCs/>
        </w:rPr>
      </w:pPr>
      <w:r w:rsidRPr="00D97FE6">
        <w:rPr>
          <w:b/>
          <w:bCs/>
        </w:rPr>
        <w:t>BASIC:</w:t>
      </w:r>
    </w:p>
    <w:p w14:paraId="62C5068F" w14:textId="77777777" w:rsidR="00056A6A" w:rsidRPr="00D97FE6" w:rsidRDefault="00056A6A" w:rsidP="00056A6A">
      <w:pPr>
        <w:pStyle w:val="ListParagraph"/>
        <w:rPr>
          <w:b/>
          <w:bCs/>
        </w:rPr>
      </w:pPr>
    </w:p>
    <w:p w14:paraId="7F55D76A" w14:textId="2E422ACF" w:rsidR="00B10D4F" w:rsidRPr="003E67FE" w:rsidRDefault="00B10D4F" w:rsidP="00B10D4F">
      <w:pPr>
        <w:pStyle w:val="ListParagraph"/>
      </w:pPr>
    </w:p>
    <w:p w14:paraId="3B71137A" w14:textId="188063BA" w:rsidR="003E67FE" w:rsidRDefault="003E67FE" w:rsidP="00B10D4F">
      <w:pPr>
        <w:pStyle w:val="ListParagraph"/>
      </w:pPr>
      <w:r w:rsidRPr="003E67FE">
        <w:rPr>
          <w:noProof/>
        </w:rPr>
        <w:drawing>
          <wp:inline distT="0" distB="0" distL="0" distR="0" wp14:anchorId="3054B625" wp14:editId="25642B33">
            <wp:extent cx="259080" cy="259080"/>
            <wp:effectExtent l="0" t="0" r="0" b="0"/>
            <wp:docPr id="5" name="Graphic 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107E9C8E" w14:textId="4ADC71F0" w:rsidR="003E67FE" w:rsidRDefault="003E67FE" w:rsidP="00B10D4F">
      <w:pPr>
        <w:pStyle w:val="ListParagraph"/>
      </w:pPr>
      <w:r>
        <w:rPr>
          <w:noProof/>
        </w:rPr>
        <w:drawing>
          <wp:inline distT="0" distB="0" distL="0" distR="0" wp14:anchorId="0B04AFEC" wp14:editId="647E7165">
            <wp:extent cx="289560" cy="289560"/>
            <wp:effectExtent l="0" t="0" r="0" b="0"/>
            <wp:docPr id="6" name="Graphic 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sidR="00980707">
        <w:t>I am not felling well.</w:t>
      </w:r>
    </w:p>
    <w:p w14:paraId="3036519A" w14:textId="600D6145" w:rsidR="00980707" w:rsidRDefault="00980707" w:rsidP="00980707">
      <w:pPr>
        <w:pStyle w:val="ListParagraph"/>
      </w:pPr>
      <w:r w:rsidRPr="003E67FE">
        <w:rPr>
          <w:noProof/>
        </w:rPr>
        <w:drawing>
          <wp:inline distT="0" distB="0" distL="0" distR="0" wp14:anchorId="30909A6A" wp14:editId="3680B2B2">
            <wp:extent cx="259080" cy="259080"/>
            <wp:effectExtent l="0" t="0" r="0" b="0"/>
            <wp:docPr id="7" name="Graphic 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rsidR="00CA58EC">
        <w:t>What symptopns do you observe</w:t>
      </w:r>
    </w:p>
    <w:p w14:paraId="77F84245" w14:textId="4E4C22F9" w:rsidR="000731F3" w:rsidRDefault="00980707" w:rsidP="009E7295">
      <w:pPr>
        <w:pStyle w:val="ListParagraph"/>
      </w:pPr>
      <w:r>
        <w:rPr>
          <w:noProof/>
        </w:rPr>
        <w:drawing>
          <wp:inline distT="0" distB="0" distL="0" distR="0" wp14:anchorId="02541682" wp14:editId="6EF02369">
            <wp:extent cx="289560" cy="289560"/>
            <wp:effectExtent l="0" t="0" r="0" b="0"/>
            <wp:docPr id="8" name="Graphic 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sidR="000731F3">
        <w:rPr>
          <w:rFonts w:ascii="Helvetica" w:hAnsi="Helvetica" w:cs="Helvetica"/>
          <w:color w:val="111111"/>
          <w:shd w:val="clear" w:color="auto" w:fill="FFFFFF"/>
        </w:rPr>
        <w:t xml:space="preserve">I am suffering from </w:t>
      </w:r>
      <w:r w:rsidR="009E7295">
        <w:rPr>
          <w:rFonts w:ascii="Helvetica" w:hAnsi="Helvetica" w:cs="Helvetica"/>
          <w:color w:val="111111"/>
          <w:shd w:val="clear" w:color="auto" w:fill="FFFFFF"/>
        </w:rPr>
        <w:t>diarrhea </w:t>
      </w:r>
      <w:r w:rsidR="000731F3">
        <w:rPr>
          <w:rFonts w:ascii="Helvetica" w:hAnsi="Helvetica" w:cs="Helvetica"/>
          <w:color w:val="111111"/>
          <w:shd w:val="clear" w:color="auto" w:fill="FFFFFF"/>
        </w:rPr>
        <w:t xml:space="preserve"> and</w:t>
      </w:r>
      <w:r w:rsidR="009E7295">
        <w:rPr>
          <w:rFonts w:ascii="Helvetica" w:hAnsi="Helvetica" w:cs="Helvetica"/>
          <w:color w:val="111111"/>
          <w:shd w:val="clear" w:color="auto" w:fill="FFFFFF"/>
        </w:rPr>
        <w:t xml:space="preserve"> Vomits</w:t>
      </w:r>
      <w:r w:rsidR="000731F3">
        <w:rPr>
          <w:rFonts w:ascii="Helvetica" w:hAnsi="Helvetica" w:cs="Helvetica"/>
          <w:color w:val="111111"/>
          <w:shd w:val="clear" w:color="auto" w:fill="FFFFFF"/>
        </w:rPr>
        <w:t>. I am feeling</w:t>
      </w:r>
      <w:r w:rsidR="009E7295">
        <w:rPr>
          <w:rFonts w:ascii="Helvetica" w:hAnsi="Helvetica" w:cs="Helvetica"/>
          <w:color w:val="111111"/>
          <w:shd w:val="clear" w:color="auto" w:fill="FFFFFF"/>
        </w:rPr>
        <w:t xml:space="preserve"> tired</w:t>
      </w:r>
      <w:r w:rsidR="000731F3">
        <w:rPr>
          <w:rFonts w:ascii="Helvetica" w:hAnsi="Helvetica" w:cs="Helvetica"/>
          <w:color w:val="111111"/>
          <w:shd w:val="clear" w:color="auto" w:fill="FFFFFF"/>
        </w:rPr>
        <w:t xml:space="preserve"> and dehydrated. My mouth is dr as well.</w:t>
      </w:r>
    </w:p>
    <w:p w14:paraId="1639A6F8" w14:textId="0EE8119C" w:rsidR="009E7295" w:rsidRDefault="009E7295" w:rsidP="009E7295">
      <w:pPr>
        <w:pStyle w:val="ListParagraph"/>
      </w:pPr>
      <w:r w:rsidRPr="003E67FE">
        <w:rPr>
          <w:noProof/>
        </w:rPr>
        <w:drawing>
          <wp:inline distT="0" distB="0" distL="0" distR="0" wp14:anchorId="3CC731CA" wp14:editId="40CDE6FA">
            <wp:extent cx="259080" cy="259080"/>
            <wp:effectExtent l="0" t="0" r="0" b="0"/>
            <wp:docPr id="9" name="Graphic 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 xml:space="preserve">These are the possible Symptopons of </w:t>
      </w:r>
      <w:r w:rsidRPr="009E7295">
        <w:t>Rotavirus</w:t>
      </w:r>
    </w:p>
    <w:p w14:paraId="736ADE28" w14:textId="59E69C32" w:rsidR="009E7E04" w:rsidRDefault="009E7E04" w:rsidP="009E7295">
      <w:pPr>
        <w:pStyle w:val="ListParagraph"/>
      </w:pPr>
    </w:p>
    <w:p w14:paraId="7F032006" w14:textId="0B9F00D9" w:rsidR="00BB675F" w:rsidRDefault="00BB675F" w:rsidP="009E7295">
      <w:pPr>
        <w:pStyle w:val="ListParagraph"/>
      </w:pPr>
      <w:r>
        <w:t>========================================================</w:t>
      </w:r>
    </w:p>
    <w:p w14:paraId="65C521C4" w14:textId="77777777" w:rsidR="00BB675F" w:rsidRDefault="00BB675F" w:rsidP="009E7295">
      <w:pPr>
        <w:pStyle w:val="ListParagraph"/>
      </w:pPr>
    </w:p>
    <w:p w14:paraId="0CACCB41" w14:textId="77777777" w:rsidR="009E7E04" w:rsidRDefault="009E7E04" w:rsidP="009E7E04">
      <w:pPr>
        <w:pStyle w:val="ListParagraph"/>
      </w:pPr>
      <w:r w:rsidRPr="003E67FE">
        <w:rPr>
          <w:noProof/>
        </w:rPr>
        <w:drawing>
          <wp:inline distT="0" distB="0" distL="0" distR="0" wp14:anchorId="4B32FA5E" wp14:editId="7DBBB625">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5BFE21DA" w14:textId="3D1F8710" w:rsidR="009E7E04" w:rsidRDefault="009E7E04" w:rsidP="009E7E04">
      <w:pPr>
        <w:pStyle w:val="ListParagraph"/>
      </w:pPr>
      <w:r>
        <w:rPr>
          <w:noProof/>
        </w:rPr>
        <w:drawing>
          <wp:inline distT="0" distB="0" distL="0" distR="0" wp14:anchorId="2547AD04" wp14:editId="49C54ACB">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t>I am fine.</w:t>
      </w:r>
    </w:p>
    <w:p w14:paraId="3F658C99" w14:textId="6734F6D1" w:rsidR="009E7E04" w:rsidRDefault="009E7E04" w:rsidP="009E7E04">
      <w:pPr>
        <w:pStyle w:val="ListParagraph"/>
      </w:pPr>
      <w:r w:rsidRPr="003E67FE">
        <w:rPr>
          <w:noProof/>
        </w:rPr>
        <w:drawing>
          <wp:inline distT="0" distB="0" distL="0" distR="0" wp14:anchorId="30D32D81" wp14:editId="30858CF3">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Great! Keep dping well</w:t>
      </w:r>
    </w:p>
    <w:p w14:paraId="697D72DF" w14:textId="77777777" w:rsidR="009E7E04" w:rsidRDefault="009E7E04" w:rsidP="009E7295">
      <w:pPr>
        <w:pStyle w:val="ListParagraph"/>
      </w:pPr>
    </w:p>
    <w:p w14:paraId="106E615D" w14:textId="77777777" w:rsidR="00B10D4F" w:rsidRPr="00D97FE6" w:rsidRDefault="00B10D4F" w:rsidP="00B10D4F">
      <w:pPr>
        <w:pStyle w:val="ListParagraph"/>
        <w:rPr>
          <w:b/>
          <w:bCs/>
        </w:rPr>
      </w:pPr>
    </w:p>
    <w:p w14:paraId="15426426" w14:textId="020222D9" w:rsidR="00B10D4F" w:rsidRPr="00D97FE6" w:rsidRDefault="00B10D4F" w:rsidP="00B10D4F">
      <w:pPr>
        <w:pStyle w:val="ListParagraph"/>
        <w:numPr>
          <w:ilvl w:val="0"/>
          <w:numId w:val="3"/>
        </w:numPr>
        <w:rPr>
          <w:b/>
          <w:bCs/>
        </w:rPr>
      </w:pPr>
      <w:r w:rsidRPr="00D97FE6">
        <w:rPr>
          <w:b/>
          <w:bCs/>
        </w:rPr>
        <w:t>More complex:</w:t>
      </w:r>
    </w:p>
    <w:p w14:paraId="26FF977B" w14:textId="1B36031C" w:rsidR="00B10D4F" w:rsidRDefault="00B10D4F" w:rsidP="00B10D4F">
      <w:pPr>
        <w:pStyle w:val="ListParagraph"/>
      </w:pPr>
    </w:p>
    <w:p w14:paraId="48EAC04F" w14:textId="77777777" w:rsidR="009E7295" w:rsidRDefault="009E7295" w:rsidP="009E7295">
      <w:pPr>
        <w:pStyle w:val="ListParagraph"/>
      </w:pPr>
      <w:r w:rsidRPr="003E67FE">
        <w:rPr>
          <w:noProof/>
        </w:rPr>
        <w:drawing>
          <wp:inline distT="0" distB="0" distL="0" distR="0" wp14:anchorId="7CC8818F" wp14:editId="331F4DC6">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70E076E8" w14:textId="77777777" w:rsidR="009E7295" w:rsidRDefault="009E7295" w:rsidP="009E7295">
      <w:pPr>
        <w:pStyle w:val="ListParagraph"/>
      </w:pPr>
      <w:r>
        <w:rPr>
          <w:noProof/>
        </w:rPr>
        <w:drawing>
          <wp:inline distT="0" distB="0" distL="0" distR="0" wp14:anchorId="52F78476" wp14:editId="7CA19368">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t>I am not felling well.</w:t>
      </w:r>
    </w:p>
    <w:p w14:paraId="6E3E84CF" w14:textId="77777777" w:rsidR="009E7295" w:rsidRDefault="009E7295" w:rsidP="009E7295">
      <w:pPr>
        <w:pStyle w:val="ListParagraph"/>
      </w:pPr>
      <w:r w:rsidRPr="003E67FE">
        <w:rPr>
          <w:noProof/>
        </w:rPr>
        <w:drawing>
          <wp:inline distT="0" distB="0" distL="0" distR="0" wp14:anchorId="5DA0F63D" wp14:editId="03136CF0">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What symptopns do you observe</w:t>
      </w:r>
    </w:p>
    <w:p w14:paraId="6F79F401" w14:textId="70358A24" w:rsidR="009E7295" w:rsidRDefault="009E7295" w:rsidP="009E7295">
      <w:pPr>
        <w:pStyle w:val="ListParagraph"/>
        <w:rPr>
          <w:rFonts w:ascii="Helvetica" w:hAnsi="Helvetica" w:cs="Helvetica"/>
          <w:color w:val="111111"/>
          <w:shd w:val="clear" w:color="auto" w:fill="FFFFFF"/>
        </w:rPr>
      </w:pPr>
      <w:r>
        <w:rPr>
          <w:noProof/>
        </w:rPr>
        <w:drawing>
          <wp:inline distT="0" distB="0" distL="0" distR="0" wp14:anchorId="1B46E072" wp14:editId="091D442B">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diarrhea  and  Vomits </w:t>
      </w:r>
    </w:p>
    <w:p w14:paraId="2C233157" w14:textId="5D6E6AC1" w:rsidR="009E7295" w:rsidRDefault="009E7295" w:rsidP="009E7295">
      <w:pPr>
        <w:pStyle w:val="ListParagraph"/>
      </w:pPr>
      <w:r w:rsidRPr="003E67FE">
        <w:rPr>
          <w:noProof/>
        </w:rPr>
        <w:drawing>
          <wp:inline distT="0" distB="0" distL="0" distR="0" wp14:anchorId="7AE68F86" wp14:editId="7A1D130B">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Any other Symptom?</w:t>
      </w:r>
    </w:p>
    <w:p w14:paraId="200B391B" w14:textId="2C272151" w:rsidR="009E7295" w:rsidRDefault="009E7295" w:rsidP="009E7295">
      <w:pPr>
        <w:pStyle w:val="ListParagraph"/>
      </w:pPr>
      <w:r>
        <w:rPr>
          <w:noProof/>
        </w:rPr>
        <w:lastRenderedPageBreak/>
        <w:drawing>
          <wp:inline distT="0" distB="0" distL="0" distR="0" wp14:anchorId="0BB5FFB3" wp14:editId="601F1A84">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sidRPr="003E67FE">
        <w:t xml:space="preserve"> </w:t>
      </w:r>
      <w:r>
        <w:t xml:space="preserve">I am feeling </w:t>
      </w:r>
      <w:r>
        <w:rPr>
          <w:rFonts w:ascii="Helvetica" w:hAnsi="Helvetica" w:cs="Helvetica"/>
          <w:color w:val="111111"/>
          <w:shd w:val="clear" w:color="auto" w:fill="FFFFFF"/>
        </w:rPr>
        <w:t>tired</w:t>
      </w:r>
    </w:p>
    <w:p w14:paraId="6F467964" w14:textId="7C06A4BA" w:rsidR="009E7295" w:rsidRDefault="009E7295" w:rsidP="009E7295">
      <w:pPr>
        <w:pStyle w:val="ListParagraph"/>
      </w:pPr>
      <w:r w:rsidRPr="003E67FE">
        <w:rPr>
          <w:noProof/>
        </w:rPr>
        <w:drawing>
          <wp:inline distT="0" distB="0" distL="0" distR="0" wp14:anchorId="472D0DDD" wp14:editId="2679A031">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What else you feel?</w:t>
      </w:r>
    </w:p>
    <w:p w14:paraId="25EA61CB" w14:textId="7435FAB6" w:rsidR="009E7295" w:rsidRDefault="009E7295" w:rsidP="009E7295">
      <w:pPr>
        <w:pStyle w:val="ListParagraph"/>
      </w:pPr>
      <w:r>
        <w:rPr>
          <w:noProof/>
        </w:rPr>
        <w:drawing>
          <wp:inline distT="0" distB="0" distL="0" distR="0" wp14:anchorId="55E01399" wp14:editId="105CBB9D">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dehydration, dry mouth</w:t>
      </w:r>
    </w:p>
    <w:p w14:paraId="58648417" w14:textId="5FA5C927" w:rsidR="009E7295" w:rsidRDefault="009E7295" w:rsidP="009E7295">
      <w:pPr>
        <w:pStyle w:val="ListParagraph"/>
      </w:pPr>
      <w:r w:rsidRPr="003E67FE">
        <w:rPr>
          <w:noProof/>
        </w:rPr>
        <w:drawing>
          <wp:inline distT="0" distB="0" distL="0" distR="0" wp14:anchorId="232C5EB1" wp14:editId="78397B32">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Anything else?</w:t>
      </w:r>
    </w:p>
    <w:p w14:paraId="5B087A37" w14:textId="540E1A24" w:rsidR="009E7295" w:rsidRDefault="009E7295" w:rsidP="009E7295">
      <w:pPr>
        <w:pStyle w:val="ListParagraph"/>
        <w:rPr>
          <w:rFonts w:ascii="Helvetica" w:hAnsi="Helvetica" w:cs="Helvetica"/>
          <w:color w:val="111111"/>
          <w:shd w:val="clear" w:color="auto" w:fill="FFFFFF"/>
        </w:rPr>
      </w:pPr>
      <w:r>
        <w:rPr>
          <w:noProof/>
        </w:rPr>
        <w:drawing>
          <wp:inline distT="0" distB="0" distL="0" distR="0" wp14:anchorId="6F456C11" wp14:editId="554FAB15">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 xml:space="preserve"> No </w:t>
      </w:r>
    </w:p>
    <w:p w14:paraId="3492BF7A" w14:textId="74B2200C" w:rsidR="009E7295" w:rsidRDefault="009E7295" w:rsidP="009E7295">
      <w:pPr>
        <w:pStyle w:val="ListParagraph"/>
      </w:pPr>
      <w:r w:rsidRPr="003E67FE">
        <w:rPr>
          <w:noProof/>
        </w:rPr>
        <w:drawing>
          <wp:inline distT="0" distB="0" distL="0" distR="0" wp14:anchorId="42CCEC6E" wp14:editId="4A970463">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59080" cy="259080"/>
                    </a:xfrm>
                    <a:prstGeom prst="rect">
                      <a:avLst/>
                    </a:prstGeom>
                  </pic:spPr>
                </pic:pic>
              </a:graphicData>
            </a:graphic>
          </wp:inline>
        </w:drawing>
      </w:r>
      <w:r w:rsidRPr="003E67FE">
        <w:t xml:space="preserve"> </w:t>
      </w:r>
      <w:r>
        <w:t xml:space="preserve">These are the possible Symptopons of </w:t>
      </w:r>
      <w:r w:rsidRPr="009E7295">
        <w:t>Rotavirus</w:t>
      </w:r>
      <w:r>
        <w:t xml:space="preserve">.  </w:t>
      </w:r>
      <w:hyperlink r:id="rId29" w:history="1">
        <w:r w:rsidRPr="00B34D6F">
          <w:rPr>
            <w:rStyle w:val="Hyperlink"/>
          </w:rPr>
          <w:t>https://www.mayoclinic.org/diseases-conditions/rotavirus/symptoms-causes/syc-20351300</w:t>
        </w:r>
      </w:hyperlink>
      <w:r>
        <w:t xml:space="preserve"> </w:t>
      </w:r>
    </w:p>
    <w:p w14:paraId="62117612" w14:textId="1987784D" w:rsidR="009E7295" w:rsidRDefault="009E7295" w:rsidP="009E7295">
      <w:pPr>
        <w:pStyle w:val="ListParagraph"/>
        <w:rPr>
          <w:rFonts w:ascii="Helvetica" w:hAnsi="Helvetica" w:cs="Helvetica"/>
          <w:color w:val="111111"/>
          <w:shd w:val="clear" w:color="auto" w:fill="FFFFFF"/>
        </w:rPr>
      </w:pPr>
      <w:r>
        <w:rPr>
          <w:noProof/>
        </w:rPr>
        <w:drawing>
          <wp:inline distT="0" distB="0" distL="0" distR="0" wp14:anchorId="52EB8773" wp14:editId="30B82ABC">
            <wp:extent cx="289560" cy="289560"/>
            <wp:effectExtent l="0" t="0" r="0" b="0"/>
            <wp:docPr id="22" name="Graphic 22"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 xml:space="preserve"> What causes the disease ?</w:t>
      </w:r>
      <w:r w:rsidR="00687D25">
        <w:rPr>
          <w:rFonts w:ascii="Helvetica" w:hAnsi="Helvetica" w:cs="Helvetica"/>
          <w:color w:val="111111"/>
          <w:shd w:val="clear" w:color="auto" w:fill="FFFFFF"/>
        </w:rPr>
        <w:t>..</w:t>
      </w:r>
    </w:p>
    <w:p w14:paraId="79688FEF" w14:textId="3C5FD627" w:rsidR="009E7295" w:rsidRDefault="009E7295" w:rsidP="009E7295">
      <w:pPr>
        <w:pStyle w:val="ListParagraph"/>
      </w:pPr>
    </w:p>
    <w:p w14:paraId="43A76E6F" w14:textId="0944711E" w:rsidR="00687D25" w:rsidRDefault="00687D25" w:rsidP="009E7295">
      <w:pPr>
        <w:pStyle w:val="ListParagraph"/>
      </w:pPr>
    </w:p>
    <w:p w14:paraId="1F212249" w14:textId="552D0915" w:rsidR="00687D25" w:rsidRDefault="00687D25" w:rsidP="009E7295">
      <w:pPr>
        <w:pStyle w:val="ListParagraph"/>
      </w:pPr>
    </w:p>
    <w:p w14:paraId="3BC25E2B" w14:textId="77777777" w:rsidR="00687D25" w:rsidRDefault="00687D25" w:rsidP="009E7295">
      <w:pPr>
        <w:pStyle w:val="ListParagraph"/>
      </w:pPr>
    </w:p>
    <w:p w14:paraId="708452C9" w14:textId="77777777" w:rsidR="009E7295" w:rsidRDefault="009E7295" w:rsidP="009E7295">
      <w:pPr>
        <w:pStyle w:val="ListParagraph"/>
      </w:pPr>
    </w:p>
    <w:p w14:paraId="0221F78E" w14:textId="77777777" w:rsidR="00B10D4F" w:rsidRDefault="00B10D4F" w:rsidP="00B10D4F">
      <w:pPr>
        <w:pStyle w:val="ListParagraph"/>
      </w:pPr>
    </w:p>
    <w:p w14:paraId="62AC4300" w14:textId="0555A7F0" w:rsidR="00B10D4F" w:rsidRDefault="00B10D4F" w:rsidP="00B10D4F">
      <w:pPr>
        <w:pStyle w:val="ListParagraph"/>
        <w:numPr>
          <w:ilvl w:val="0"/>
          <w:numId w:val="3"/>
        </w:numPr>
      </w:pPr>
      <w:r>
        <w:t>Ultimate objective:</w:t>
      </w:r>
    </w:p>
    <w:p w14:paraId="7B54F55B" w14:textId="5AF6DB5B" w:rsidR="00B10D4F" w:rsidRDefault="00B10D4F" w:rsidP="00B10D4F">
      <w:pPr>
        <w:pStyle w:val="ListParagraph"/>
      </w:pPr>
    </w:p>
    <w:p w14:paraId="4B4A0A2D" w14:textId="72752B33" w:rsidR="009E7295" w:rsidRDefault="009E7295" w:rsidP="00B10D4F">
      <w:pPr>
        <w:pStyle w:val="ListParagraph"/>
      </w:pPr>
    </w:p>
    <w:p w14:paraId="14072EFA" w14:textId="77777777" w:rsidR="009E7295" w:rsidRDefault="009E7295" w:rsidP="00B10D4F">
      <w:pPr>
        <w:pStyle w:val="ListParagraph"/>
      </w:pPr>
    </w:p>
    <w:p w14:paraId="24210CE0" w14:textId="601C464D" w:rsidR="00980707" w:rsidRDefault="00980707" w:rsidP="00B10D4F">
      <w:pPr>
        <w:pStyle w:val="ListParagraph"/>
      </w:pPr>
      <w:r>
        <w:t>fever: 248 diseases</w:t>
      </w:r>
    </w:p>
    <w:p w14:paraId="0E4D2E1A" w14:textId="04F8CD60" w:rsidR="00980707" w:rsidRDefault="00980707" w:rsidP="00B10D4F">
      <w:pPr>
        <w:pStyle w:val="ListParagraph"/>
      </w:pPr>
      <w:r>
        <w:t xml:space="preserve">+ weakness : </w:t>
      </w:r>
      <w:r w:rsidR="00056A6A">
        <w:t>26</w:t>
      </w:r>
    </w:p>
    <w:p w14:paraId="7C0ABEAF" w14:textId="434244DF" w:rsidR="00C0706A" w:rsidRDefault="00C0706A" w:rsidP="00B10D4F">
      <w:pPr>
        <w:pStyle w:val="ListParagraph"/>
      </w:pPr>
    </w:p>
    <w:p w14:paraId="6058FE3E" w14:textId="3371619D" w:rsidR="00C0706A" w:rsidRDefault="00C0706A" w:rsidP="00B10D4F">
      <w:pPr>
        <w:pStyle w:val="ListParagraph"/>
      </w:pPr>
      <w:r>
        <w:t>Actions: Limiting diseases to 100</w:t>
      </w:r>
    </w:p>
    <w:p w14:paraId="1FBA95B6" w14:textId="716AFB9A" w:rsidR="00C0706A" w:rsidRDefault="00C0706A" w:rsidP="00B10D4F">
      <w:pPr>
        <w:pStyle w:val="ListParagraph"/>
      </w:pPr>
    </w:p>
    <w:p w14:paraId="30433B82" w14:textId="1E4EA7BF" w:rsidR="0064777B" w:rsidRDefault="0064777B" w:rsidP="00B10D4F">
      <w:pPr>
        <w:pStyle w:val="ListParagraph"/>
      </w:pPr>
    </w:p>
    <w:p w14:paraId="4A8602BC" w14:textId="4FBB3DA6" w:rsidR="0064777B" w:rsidRDefault="0064777B" w:rsidP="0064777B">
      <w:pPr>
        <w:pStyle w:val="Heading1"/>
      </w:pPr>
      <w:r>
        <w:t>RASA Pipeline:</w:t>
      </w:r>
    </w:p>
    <w:p w14:paraId="5D38F5B9" w14:textId="4FAD7DA0" w:rsidR="0064777B" w:rsidRDefault="0064777B" w:rsidP="0064777B"/>
    <w:p w14:paraId="4DB9358C" w14:textId="2B24BAB1" w:rsidR="0064777B" w:rsidRPr="00085F8D" w:rsidRDefault="0064777B" w:rsidP="0064777B">
      <w:pPr>
        <w:rPr>
          <w:b/>
          <w:bCs/>
        </w:rPr>
      </w:pPr>
      <w:r w:rsidRPr="00085F8D">
        <w:rPr>
          <w:b/>
          <w:bCs/>
        </w:rPr>
        <w:t>Tokenizer components:</w:t>
      </w:r>
    </w:p>
    <w:p w14:paraId="3B1AD046" w14:textId="07B84805" w:rsidR="00D57273" w:rsidRDefault="00D57273" w:rsidP="0064777B">
      <w:r w:rsidRPr="00085F8D">
        <w:t>SpacyTokenizer / WhitespaceTokenizer </w:t>
      </w:r>
    </w:p>
    <w:p w14:paraId="116AB815" w14:textId="246311BF" w:rsidR="00932F4F" w:rsidRDefault="00932F4F" w:rsidP="0064777B"/>
    <w:p w14:paraId="168D94EB" w14:textId="3559E003" w:rsidR="00932F4F" w:rsidRPr="00085F8D" w:rsidRDefault="00D57273" w:rsidP="0064777B">
      <w:pPr>
        <w:rPr>
          <w:b/>
          <w:bCs/>
        </w:rPr>
      </w:pPr>
      <w:r w:rsidRPr="00085F8D">
        <w:rPr>
          <w:b/>
          <w:bCs/>
        </w:rPr>
        <w:t>Featurizer components:</w:t>
      </w:r>
    </w:p>
    <w:p w14:paraId="53F391E1" w14:textId="13FC295D" w:rsidR="00D57273" w:rsidRPr="00085F8D" w:rsidRDefault="00085F8D" w:rsidP="0064777B">
      <w:r w:rsidRPr="00EA2FC9">
        <w:rPr>
          <w:b/>
          <w:bCs/>
        </w:rPr>
        <w:t>LanguageModelFeaturizer</w:t>
      </w:r>
      <w:r w:rsidRPr="00085F8D">
        <w:t>/</w:t>
      </w:r>
      <w:r w:rsidR="00EA2FC9">
        <w:t xml:space="preserve"> BERT</w:t>
      </w:r>
    </w:p>
    <w:p w14:paraId="6D694E9F" w14:textId="63695A85" w:rsidR="00D57273" w:rsidRDefault="00085F8D" w:rsidP="0064777B">
      <w:r w:rsidRPr="00085F8D">
        <w:t>LexicalSyntacticFeaturizer</w:t>
      </w:r>
    </w:p>
    <w:p w14:paraId="5BC28684" w14:textId="77777777" w:rsidR="00085F8D" w:rsidRDefault="00085F8D" w:rsidP="0064777B"/>
    <w:p w14:paraId="3C099977" w14:textId="4A182141" w:rsidR="00D57273" w:rsidRPr="00085F8D" w:rsidRDefault="00085F8D" w:rsidP="0064777B">
      <w:pPr>
        <w:rPr>
          <w:b/>
          <w:bCs/>
        </w:rPr>
      </w:pPr>
      <w:r w:rsidRPr="00085F8D">
        <w:rPr>
          <w:b/>
          <w:bCs/>
        </w:rPr>
        <w:t>Entity extraction components</w:t>
      </w:r>
    </w:p>
    <w:p w14:paraId="42CF4933" w14:textId="28C44E45" w:rsidR="00932F4F" w:rsidRDefault="00085F8D" w:rsidP="00085F8D">
      <w:pPr>
        <w:ind w:left="720" w:hanging="720"/>
      </w:pPr>
      <w:r w:rsidRPr="00085F8D">
        <w:t>DIETClassifier</w:t>
      </w:r>
      <w:r>
        <w:t xml:space="preserve"> – generally</w:t>
      </w:r>
    </w:p>
    <w:p w14:paraId="0DFB62DE" w14:textId="68B4DE8A" w:rsidR="00085F8D" w:rsidRDefault="00085F8D" w:rsidP="00085F8D">
      <w:pPr>
        <w:ind w:left="720" w:hanging="720"/>
      </w:pPr>
      <w:r w:rsidRPr="00085F8D">
        <w:t>SpacyEntityExtractor</w:t>
      </w:r>
      <w:r>
        <w:t xml:space="preserve"> – </w:t>
      </w:r>
    </w:p>
    <w:p w14:paraId="55EFBA77" w14:textId="459824FB" w:rsidR="00085F8D" w:rsidRDefault="00085F8D" w:rsidP="00085F8D">
      <w:r>
        <w:lastRenderedPageBreak/>
        <w:t>Fallback classifier</w:t>
      </w:r>
    </w:p>
    <w:p w14:paraId="78CF8999" w14:textId="30657734" w:rsidR="00085F8D" w:rsidRDefault="00EA2FC9" w:rsidP="00085F8D">
      <w:pPr>
        <w:rPr>
          <w:b/>
          <w:bCs/>
        </w:rPr>
      </w:pPr>
      <w:r w:rsidRPr="00EA2FC9">
        <w:rPr>
          <w:b/>
          <w:bCs/>
        </w:rPr>
        <w:t>Intent classifier components</w:t>
      </w:r>
      <w:r>
        <w:rPr>
          <w:b/>
          <w:bCs/>
        </w:rPr>
        <w:t>:</w:t>
      </w:r>
    </w:p>
    <w:p w14:paraId="3F9ADAEF" w14:textId="6B0AA546" w:rsidR="00EA2FC9" w:rsidRPr="00EA2FC9" w:rsidRDefault="00EA2FC9" w:rsidP="00085F8D">
      <w:pPr>
        <w:rPr>
          <w:b/>
          <w:bCs/>
        </w:rPr>
      </w:pPr>
      <w:r w:rsidRPr="00085F8D">
        <w:t>DIETClassifier</w:t>
      </w:r>
    </w:p>
    <w:p w14:paraId="56A6850C" w14:textId="77777777" w:rsidR="00085F8D" w:rsidRDefault="00085F8D" w:rsidP="00085F8D">
      <w:pPr>
        <w:ind w:left="720" w:hanging="720"/>
      </w:pPr>
    </w:p>
    <w:p w14:paraId="0C335277" w14:textId="77777777" w:rsidR="00FD0D62" w:rsidRDefault="00FD0D62" w:rsidP="00FD0D62"/>
    <w:p w14:paraId="212B339D" w14:textId="77777777" w:rsidR="00FD0D62" w:rsidRDefault="00FD0D62" w:rsidP="00FD0D62"/>
    <w:p w14:paraId="03D4443E" w14:textId="1167C470" w:rsidR="00FD0D62" w:rsidRDefault="00FD0D62" w:rsidP="00FD0D62">
      <w:r>
        <w:t>Designing Stories:</w:t>
      </w:r>
    </w:p>
    <w:p w14:paraId="47214A5E" w14:textId="2DB8CF9F" w:rsidR="00980707" w:rsidRDefault="00000000" w:rsidP="00FD0D62">
      <w:hyperlink r:id="rId30" w:anchor="designing-stories" w:history="1">
        <w:r w:rsidR="00FD0D62" w:rsidRPr="00C5440A">
          <w:rPr>
            <w:rStyle w:val="Hyperlink"/>
          </w:rPr>
          <w:t>https://rasa.com/docs/rasa/writing-stories#designing-stories</w:t>
        </w:r>
      </w:hyperlink>
    </w:p>
    <w:p w14:paraId="0B51D913" w14:textId="54E7AB38" w:rsidR="00FD0D62" w:rsidRDefault="00FD0D62" w:rsidP="00FD0D62"/>
    <w:p w14:paraId="56A05577" w14:textId="77777777" w:rsidR="00FD0D62" w:rsidRDefault="00FD0D62" w:rsidP="00FD0D62"/>
    <w:p w14:paraId="02CD49DE" w14:textId="23BA9B66" w:rsidR="00A5577E" w:rsidRDefault="00A5577E">
      <w:r>
        <w:br w:type="page"/>
      </w:r>
    </w:p>
    <w:p w14:paraId="3F68F9A6" w14:textId="3716D9B7" w:rsidR="00787AF2" w:rsidRDefault="00787AF2" w:rsidP="00787AF2">
      <w:pPr>
        <w:pStyle w:val="Heading1"/>
        <w:numPr>
          <w:ilvl w:val="0"/>
          <w:numId w:val="1"/>
        </w:numPr>
      </w:pPr>
      <w:bookmarkStart w:id="19" w:name="_Toc105973949"/>
      <w:r>
        <w:lastRenderedPageBreak/>
        <w:t>Implementation</w:t>
      </w:r>
      <w:bookmarkEnd w:id="19"/>
    </w:p>
    <w:p w14:paraId="02AB249D" w14:textId="7AA85A6C" w:rsidR="006E0B65" w:rsidRDefault="006E0B65" w:rsidP="006E0B65"/>
    <w:p w14:paraId="233F068B" w14:textId="7EB381F0" w:rsidR="006E0B65" w:rsidRDefault="006E0B65" w:rsidP="006E0B65">
      <w:r>
        <w:t>Pretraining entity extractor:</w:t>
      </w:r>
    </w:p>
    <w:p w14:paraId="27A1D4B4" w14:textId="382A1600" w:rsidR="006E0B65" w:rsidRDefault="00000000" w:rsidP="006E0B65">
      <w:hyperlink r:id="rId31" w:anchor="pre-trained-entity-extractors" w:history="1">
        <w:r w:rsidR="006E0B65" w:rsidRPr="00C5440A">
          <w:rPr>
            <w:rStyle w:val="Hyperlink"/>
          </w:rPr>
          <w:t>https://rasa.com/docs/rasa/generating-nlu-data/#pre-trained-entity-extractors</w:t>
        </w:r>
      </w:hyperlink>
    </w:p>
    <w:p w14:paraId="78E1C1E0" w14:textId="77777777" w:rsidR="006E0B65" w:rsidRPr="006E0B65" w:rsidRDefault="006E0B65" w:rsidP="006E0B65"/>
    <w:p w14:paraId="7340708F" w14:textId="0A2B1BC2" w:rsidR="00A5577E" w:rsidRDefault="00A5577E" w:rsidP="00A5577E"/>
    <w:p w14:paraId="32D4940E" w14:textId="00B5ECED" w:rsidR="00A5577E" w:rsidRPr="00A5577E" w:rsidRDefault="00A5577E" w:rsidP="00A5577E">
      <w:r>
        <w:t>How do we handle spelling mistakes and correctly identify entities?</w:t>
      </w:r>
    </w:p>
    <w:p w14:paraId="1F678617" w14:textId="000DE5C7" w:rsidR="006E0B65" w:rsidRDefault="00000000">
      <w:hyperlink r:id="rId32" w:anchor="handling-edge-cases" w:history="1">
        <w:r w:rsidR="006E0B65" w:rsidRPr="00C5440A">
          <w:rPr>
            <w:rStyle w:val="Hyperlink"/>
          </w:rPr>
          <w:t>https://rasa.com/docs/rasa/generating-nlu-data/#handling-edge-cases</w:t>
        </w:r>
      </w:hyperlink>
    </w:p>
    <w:p w14:paraId="5CA4EC87" w14:textId="77777777" w:rsidR="006E0B65" w:rsidRDefault="006E0B65" w:rsidP="006E0B65">
      <w:pPr>
        <w:pStyle w:val="Heading3"/>
        <w:rPr>
          <w:rFonts w:ascii="Arial" w:hAnsi="Arial" w:cs="Arial"/>
          <w:color w:val="000000"/>
          <w:spacing w:val="1"/>
        </w:rPr>
      </w:pPr>
    </w:p>
    <w:p w14:paraId="780EDC1C" w14:textId="3E12D813" w:rsidR="006E0B65" w:rsidRDefault="006E0B65" w:rsidP="006E0B65">
      <w:pPr>
        <w:pStyle w:val="Heading3"/>
        <w:rPr>
          <w:rFonts w:ascii="Arial" w:hAnsi="Arial" w:cs="Arial"/>
          <w:color w:val="000000"/>
          <w:spacing w:val="1"/>
        </w:rPr>
      </w:pPr>
      <w:r>
        <w:rPr>
          <w:rFonts w:ascii="Arial" w:hAnsi="Arial" w:cs="Arial"/>
          <w:color w:val="000000"/>
          <w:spacing w:val="1"/>
        </w:rPr>
        <w:t>Defining an Out-of-scope Intent</w:t>
      </w:r>
      <w:hyperlink r:id="rId33" w:anchor="defining-an-out-of-scope-intent" w:tooltip="Direct link to heading" w:history="1">
        <w:r>
          <w:rPr>
            <w:rStyle w:val="Hyperlink"/>
            <w:rFonts w:ascii="Arial" w:hAnsi="Arial" w:cs="Arial"/>
            <w:b/>
            <w:bCs/>
            <w:spacing w:val="1"/>
          </w:rPr>
          <w:t>#</w:t>
        </w:r>
      </w:hyperlink>
    </w:p>
    <w:p w14:paraId="73F8335B" w14:textId="1902BB3E" w:rsidR="006E0B65" w:rsidRDefault="00000000" w:rsidP="006E0B65">
      <w:hyperlink r:id="rId34" w:anchor="defining-an-out-of-scope-intent" w:history="1">
        <w:r w:rsidR="006E0B65" w:rsidRPr="00C5440A">
          <w:rPr>
            <w:rStyle w:val="Hyperlink"/>
          </w:rPr>
          <w:t>https://rasa.com/docs/rasa/generating-nlu-data/#defining-an-out-of-scope-intent</w:t>
        </w:r>
      </w:hyperlink>
    </w:p>
    <w:p w14:paraId="1668CF25" w14:textId="77777777" w:rsidR="006E0B65" w:rsidRPr="006E0B65" w:rsidRDefault="006E0B65" w:rsidP="006E0B65"/>
    <w:p w14:paraId="1E46234F" w14:textId="72A68648" w:rsidR="00A5577E" w:rsidRDefault="00A5577E">
      <w:pPr>
        <w:rPr>
          <w:rFonts w:ascii="Arial" w:eastAsiaTheme="majorEastAsia" w:hAnsi="Arial" w:cs="Arial"/>
          <w:color w:val="000000"/>
          <w:spacing w:val="1"/>
          <w:sz w:val="26"/>
          <w:szCs w:val="26"/>
        </w:rPr>
      </w:pPr>
      <w:r>
        <w:rPr>
          <w:rFonts w:ascii="Arial" w:eastAsiaTheme="majorEastAsia" w:hAnsi="Arial" w:cs="Arial"/>
          <w:color w:val="000000"/>
          <w:spacing w:val="1"/>
          <w:sz w:val="26"/>
          <w:szCs w:val="26"/>
        </w:rPr>
        <w:br w:type="page"/>
      </w:r>
    </w:p>
    <w:p w14:paraId="0992103D" w14:textId="59277CAF" w:rsidR="00787AF2" w:rsidRDefault="00787AF2" w:rsidP="00F654DB">
      <w:pPr>
        <w:pStyle w:val="Heading1"/>
        <w:numPr>
          <w:ilvl w:val="0"/>
          <w:numId w:val="1"/>
        </w:numPr>
      </w:pPr>
      <w:bookmarkStart w:id="20" w:name="_Toc105973950"/>
      <w:r>
        <w:lastRenderedPageBreak/>
        <w:t>Results and Evaluation</w:t>
      </w:r>
      <w:bookmarkEnd w:id="20"/>
    </w:p>
    <w:p w14:paraId="285BBF13" w14:textId="77777777" w:rsidR="006F60CB" w:rsidRDefault="006F60CB"/>
    <w:p w14:paraId="2C220793" w14:textId="77777777" w:rsidR="006F60CB" w:rsidRDefault="006F60CB"/>
    <w:p w14:paraId="64518BAA" w14:textId="77777777" w:rsidR="006F60CB" w:rsidRDefault="006F60CB">
      <w:r>
        <w:t>Testing the pipelines:</w:t>
      </w:r>
    </w:p>
    <w:p w14:paraId="4D7E63E8" w14:textId="70E21A04" w:rsidR="006F60CB" w:rsidRDefault="006F60CB">
      <w:r w:rsidRPr="006F60CB">
        <w:t xml:space="preserve">https://rasa.com/docs/rasa/testing-your-assistant/#comparing-nlu-pipelines </w:t>
      </w:r>
    </w:p>
    <w:p w14:paraId="2D0D0DFB" w14:textId="26CC3FF3" w:rsidR="003E6842" w:rsidRDefault="003E6842"/>
    <w:p w14:paraId="04BE1FB4" w14:textId="0CD2E861" w:rsidR="003E6842" w:rsidRDefault="003E6842"/>
    <w:p w14:paraId="12297642" w14:textId="5BAA6B1C" w:rsidR="003E6842" w:rsidRDefault="003E6842"/>
    <w:p w14:paraId="33DC06A9" w14:textId="22481D79" w:rsidR="003E6842" w:rsidRDefault="003E6842">
      <w:r>
        <w:t xml:space="preserve">Bot maturity </w:t>
      </w:r>
      <w:r w:rsidR="005D0B6D">
        <w:t>(productionization) process:</w:t>
      </w:r>
    </w:p>
    <w:p w14:paraId="3D5DAAD9" w14:textId="2369C9C9" w:rsidR="00546224" w:rsidRDefault="00EE7536">
      <w:r w:rsidRPr="00EE7536">
        <w:rPr>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35"/>
                    <a:stretch>
                      <a:fillRect/>
                    </a:stretch>
                  </pic:blipFill>
                  <pic:spPr>
                    <a:xfrm>
                      <a:off x="0" y="0"/>
                      <a:ext cx="5731510" cy="3004820"/>
                    </a:xfrm>
                    <a:prstGeom prst="rect">
                      <a:avLst/>
                    </a:prstGeom>
                  </pic:spPr>
                </pic:pic>
              </a:graphicData>
            </a:graphic>
          </wp:inline>
        </w:drawing>
      </w:r>
      <w:r w:rsidR="00546224">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numPr>
          <w:ilvl w:val="0"/>
          <w:numId w:val="1"/>
        </w:numPr>
      </w:pPr>
      <w:bookmarkStart w:id="21" w:name="_Toc105973951"/>
      <w:r>
        <w:t>Future Work</w:t>
      </w:r>
      <w:bookmarkEnd w:id="21"/>
    </w:p>
    <w:p w14:paraId="24B91026" w14:textId="02A67DD1" w:rsidR="00546224" w:rsidRDefault="00546224"/>
    <w:p w14:paraId="4835706D" w14:textId="7A083604" w:rsidR="003E3ABF" w:rsidRDefault="003E3ABF" w:rsidP="003E3ABF">
      <w:r>
        <w:t>Word embedding Bias Removal</w:t>
      </w:r>
    </w:p>
    <w:p w14:paraId="280D2B12" w14:textId="7E8B3571" w:rsidR="003E3ABF" w:rsidRDefault="00000000" w:rsidP="003E3ABF">
      <w:hyperlink r:id="rId36" w:history="1">
        <w:r w:rsidR="003E3ABF" w:rsidRPr="00981380">
          <w:rPr>
            <w:rStyle w:val="Hyperlink"/>
          </w:rPr>
          <w:t>https://learning.rasa.com/bias/</w:t>
        </w:r>
      </w:hyperlink>
    </w:p>
    <w:p w14:paraId="0468D696" w14:textId="77777777" w:rsidR="003E3ABF" w:rsidRDefault="003E3ABF" w:rsidP="003E3ABF"/>
    <w:p w14:paraId="7A126329" w14:textId="198F2CDE" w:rsidR="00787AF2" w:rsidRDefault="00787AF2" w:rsidP="00787AF2">
      <w:pPr>
        <w:pStyle w:val="Heading1"/>
        <w:numPr>
          <w:ilvl w:val="0"/>
          <w:numId w:val="1"/>
        </w:numPr>
      </w:pPr>
      <w:bookmarkStart w:id="22" w:name="_Toc105973952"/>
      <w:r>
        <w:t>Conclusion</w:t>
      </w:r>
      <w:bookmarkEnd w:id="22"/>
    </w:p>
    <w:p w14:paraId="21A59AFC" w14:textId="693776BB" w:rsidR="00787AF2" w:rsidRDefault="00787AF2" w:rsidP="00787AF2">
      <w:pPr>
        <w:pStyle w:val="Heading1"/>
        <w:ind w:left="360"/>
      </w:pPr>
    </w:p>
    <w:p w14:paraId="16068D1C"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420E5F6D" w14:textId="3C6FB9DB" w:rsidR="00787AF2" w:rsidRDefault="00787AF2" w:rsidP="00787AF2">
      <w:pPr>
        <w:pStyle w:val="Heading1"/>
        <w:ind w:left="360"/>
      </w:pPr>
    </w:p>
    <w:p w14:paraId="488720D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54B3801C" w14:textId="6FA40539" w:rsidR="00787AF2" w:rsidRDefault="00787AF2" w:rsidP="00787AF2">
      <w:pPr>
        <w:pStyle w:val="Heading1"/>
        <w:numPr>
          <w:ilvl w:val="0"/>
          <w:numId w:val="1"/>
        </w:numPr>
      </w:pPr>
      <w:bookmarkStart w:id="23" w:name="_Toc105973954"/>
      <w:r w:rsidRPr="00787AF2">
        <w:lastRenderedPageBreak/>
        <w:t>Appendix A DOER Document</w:t>
      </w:r>
      <w:bookmarkEnd w:id="23"/>
    </w:p>
    <w:p w14:paraId="02693C5E" w14:textId="77777777" w:rsidR="005A55DC" w:rsidRPr="005A55DC" w:rsidRDefault="005A55DC" w:rsidP="005A55DC"/>
    <w:p w14:paraId="64E2157E" w14:textId="7EDA7C63" w:rsidR="0059790E" w:rsidRDefault="0059790E" w:rsidP="0059790E">
      <w:pPr>
        <w:pStyle w:val="Heading1"/>
        <w:numPr>
          <w:ilvl w:val="0"/>
          <w:numId w:val="1"/>
        </w:numPr>
      </w:pPr>
      <w:r>
        <w:t>Project Timeline</w:t>
      </w:r>
    </w:p>
    <w:p w14:paraId="3D9D733C" w14:textId="5506597D" w:rsidR="005A55DC" w:rsidRDefault="005A55DC" w:rsidP="005A55DC">
      <w:pPr>
        <w:pStyle w:val="Caption"/>
        <w:keepNext/>
        <w:jc w:val="center"/>
      </w:pPr>
      <w:r>
        <w:t xml:space="preserve">Figure </w:t>
      </w:r>
      <w:fldSimple w:instr=" SEQ Figure \* ARABIC ">
        <w:r>
          <w:rPr>
            <w:noProof/>
          </w:rPr>
          <w:t>1</w:t>
        </w:r>
      </w:fldSimple>
      <w:r>
        <w:t xml:space="preserve"> Project Timeline</w:t>
      </w:r>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2D2D992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6B2F1BF0" w14:textId="77777777" w:rsidR="00546224" w:rsidRDefault="00546224">
      <w:pPr>
        <w:rPr>
          <w:rFonts w:asciiTheme="majorHAnsi" w:eastAsiaTheme="majorEastAsia" w:hAnsiTheme="majorHAnsi" w:cstheme="majorBidi"/>
          <w:color w:val="2F5496" w:themeColor="accent1" w:themeShade="BF"/>
          <w:sz w:val="32"/>
          <w:szCs w:val="32"/>
        </w:rPr>
      </w:pPr>
      <w:r>
        <w:lastRenderedPageBreak/>
        <w:br w:type="page"/>
      </w:r>
    </w:p>
    <w:p w14:paraId="7B6457E6" w14:textId="4958B546" w:rsidR="00787AF2" w:rsidRPr="00787AF2" w:rsidRDefault="00787AF2" w:rsidP="00787AF2">
      <w:pPr>
        <w:pStyle w:val="Heading1"/>
        <w:numPr>
          <w:ilvl w:val="0"/>
          <w:numId w:val="1"/>
        </w:numPr>
      </w:pPr>
      <w:bookmarkStart w:id="24" w:name="_Toc105973955"/>
      <w:r w:rsidRPr="00787AF2">
        <w:lastRenderedPageBreak/>
        <w:t>Appendix B User Guide</w:t>
      </w:r>
      <w:bookmarkEnd w:id="24"/>
    </w:p>
    <w:p w14:paraId="52AED0C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numPr>
          <w:ilvl w:val="0"/>
          <w:numId w:val="1"/>
        </w:numPr>
      </w:pPr>
      <w:bookmarkStart w:id="25" w:name="_Toc105973956"/>
      <w:r w:rsidRPr="00787AF2">
        <w:lastRenderedPageBreak/>
        <w:t>Appendix C Ethics Documents</w:t>
      </w:r>
      <w:bookmarkEnd w:id="25"/>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004FA8FB">
            <wp:extent cx="5161280" cy="6418336"/>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10888" t="4582" r="10235" b="19631"/>
                    <a:stretch/>
                  </pic:blipFill>
                  <pic:spPr bwMode="auto">
                    <a:xfrm>
                      <a:off x="0" y="0"/>
                      <a:ext cx="5167760" cy="6426394"/>
                    </a:xfrm>
                    <a:prstGeom prst="rect">
                      <a:avLst/>
                    </a:prstGeom>
                    <a:noFill/>
                    <a:ln>
                      <a:noFill/>
                    </a:ln>
                    <a:extLst>
                      <a:ext uri="{53640926-AAD7-44D8-BBD7-CCE9431645EC}">
                        <a14:shadowObscured xmlns:a14="http://schemas.microsoft.com/office/drawing/2010/main"/>
                      </a:ext>
                    </a:extLst>
                  </pic:spPr>
                </pic:pic>
              </a:graphicData>
            </a:graphic>
          </wp:inline>
        </w:drawing>
      </w:r>
    </w:p>
    <w:p w14:paraId="3568CF37" w14:textId="10E240B5" w:rsidR="004967A1" w:rsidRDefault="004967A1" w:rsidP="004967A1">
      <w:pPr>
        <w:pStyle w:val="Heading1"/>
        <w:ind w:left="360"/>
      </w:pPr>
      <w:bookmarkStart w:id="26" w:name="_Toc105973953"/>
    </w:p>
    <w:p w14:paraId="52D91D6B" w14:textId="6E4A7E84" w:rsidR="004967A1" w:rsidRDefault="004967A1" w:rsidP="004967A1"/>
    <w:p w14:paraId="3AE47654" w14:textId="45B85B91" w:rsidR="004967A1" w:rsidRDefault="004967A1" w:rsidP="004967A1"/>
    <w:p w14:paraId="4C9DA2FD" w14:textId="5682B187" w:rsidR="00BF3A50" w:rsidRDefault="00BF3A50" w:rsidP="004967A1"/>
    <w:p w14:paraId="6EE17E47" w14:textId="77777777" w:rsidR="00BF3A50" w:rsidRPr="004967A1" w:rsidRDefault="00BF3A50" w:rsidP="004967A1"/>
    <w:p w14:paraId="541251C6" w14:textId="53F33C9A" w:rsidR="0066030B" w:rsidRDefault="0066030B" w:rsidP="0066030B">
      <w:pPr>
        <w:pStyle w:val="Heading1"/>
        <w:numPr>
          <w:ilvl w:val="0"/>
          <w:numId w:val="1"/>
        </w:numPr>
      </w:pPr>
      <w:r>
        <w:lastRenderedPageBreak/>
        <w:t>Bibliography</w:t>
      </w:r>
      <w:bookmarkEnd w:id="26"/>
    </w:p>
    <w:p w14:paraId="3250D414" w14:textId="77777777" w:rsidR="0066030B" w:rsidRDefault="0066030B" w:rsidP="00787AF2"/>
    <w:p w14:paraId="03D3CD9E" w14:textId="77777777" w:rsidR="00455BA4" w:rsidRDefault="00455BA4" w:rsidP="00787AF2"/>
    <w:p w14:paraId="2E44CF54" w14:textId="77777777" w:rsidR="00455BA4" w:rsidRDefault="00455BA4" w:rsidP="00787AF2"/>
    <w:p w14:paraId="27710C06" w14:textId="32A8921B" w:rsidR="00E253B5" w:rsidRPr="00E253B5" w:rsidRDefault="00455BA4" w:rsidP="00E253B5">
      <w:pPr>
        <w:pStyle w:val="EndNoteBibliography"/>
        <w:spacing w:after="0"/>
        <w:ind w:left="720" w:hanging="720"/>
      </w:pPr>
      <w:r>
        <w:fldChar w:fldCharType="begin"/>
      </w:r>
      <w:r>
        <w:instrText xml:space="preserve"> ADDIN EN.REFLIST </w:instrText>
      </w:r>
      <w:r>
        <w:fldChar w:fldCharType="separate"/>
      </w:r>
      <w:r w:rsidR="00E253B5" w:rsidRPr="00E253B5">
        <w:t xml:space="preserve">Attention Is All You Need. </w:t>
      </w:r>
      <w:hyperlink r:id="rId39" w:history="1">
        <w:r w:rsidR="00E253B5" w:rsidRPr="00E253B5">
          <w:rPr>
            <w:rStyle w:val="Hyperlink"/>
          </w:rPr>
          <w:t>https://doi.org/10.48550/arxiv.1706.03762</w:t>
        </w:r>
      </w:hyperlink>
      <w:r w:rsidR="00E253B5" w:rsidRPr="00E253B5">
        <w:t xml:space="preserve"> </w:t>
      </w:r>
    </w:p>
    <w:p w14:paraId="59EE8BB6" w14:textId="77777777" w:rsidR="00E253B5" w:rsidRPr="00E253B5" w:rsidRDefault="00E253B5" w:rsidP="00E253B5">
      <w:pPr>
        <w:pStyle w:val="EndNoteBibliography"/>
        <w:spacing w:after="0"/>
        <w:ind w:left="720" w:hanging="720"/>
      </w:pPr>
      <w:r w:rsidRPr="00E253B5">
        <w:t xml:space="preserve">Brasoveanu, A. M. P., &amp; Andonie, R. (2020). Visualizing Transformers for NLP: A Brief Survey. </w:t>
      </w:r>
    </w:p>
    <w:p w14:paraId="114BA732" w14:textId="177C8ECA" w:rsidR="00E253B5" w:rsidRPr="00E253B5" w:rsidRDefault="00E253B5" w:rsidP="00E253B5">
      <w:pPr>
        <w:pStyle w:val="EndNoteBibliography"/>
        <w:spacing w:after="0"/>
        <w:ind w:left="720" w:hanging="720"/>
      </w:pPr>
      <w:r w:rsidRPr="00E253B5">
        <w:t xml:space="preserve">Damani, S., Narahari, K. N., Chatterjee, A., Gupta, M., &amp; Agrawal, P. (2020). Optimized Transformer Models for FAQ Answering. In (pp. 235-248). Springer International Publishing. </w:t>
      </w:r>
      <w:hyperlink r:id="rId40" w:history="1">
        <w:r w:rsidRPr="00E253B5">
          <w:rPr>
            <w:rStyle w:val="Hyperlink"/>
          </w:rPr>
          <w:t>https://doi.org/10.1007/978-3-030-47426-3_19</w:t>
        </w:r>
      </w:hyperlink>
      <w:r w:rsidRPr="00E253B5">
        <w:t xml:space="preserve"> </w:t>
      </w:r>
    </w:p>
    <w:p w14:paraId="76D743BE" w14:textId="77777777" w:rsidR="00E253B5" w:rsidRPr="00E253B5" w:rsidRDefault="00E253B5" w:rsidP="00E253B5">
      <w:pPr>
        <w:pStyle w:val="EndNoteBibliography"/>
        <w:spacing w:after="0"/>
        <w:ind w:left="720" w:hanging="720"/>
      </w:pPr>
      <w:r w:rsidRPr="00E253B5">
        <w:t xml:space="preserve">Gillioz, A., Casas, J., Mugellini, E., &amp; Khaled, O. A. (2020). Overview of the Transformer-based Models for NLP Tasks. </w:t>
      </w:r>
    </w:p>
    <w:p w14:paraId="55D9DDF5" w14:textId="77777777" w:rsidR="00E253B5" w:rsidRPr="00E253B5" w:rsidRDefault="00E253B5" w:rsidP="00E253B5">
      <w:pPr>
        <w:pStyle w:val="EndNoteBibliography"/>
        <w:spacing w:after="0"/>
        <w:ind w:left="720" w:hanging="720"/>
      </w:pPr>
      <w:r w:rsidRPr="00E253B5">
        <w:t xml:space="preserve">Kandpal, P., Jasnani, K., Raut, R., &amp; Bhorge, S. (2020). Contextual Chatbot for Healthcare Purposes (using Deep Learning). </w:t>
      </w:r>
    </w:p>
    <w:p w14:paraId="7B7B1CFD" w14:textId="5889415F" w:rsidR="00E253B5" w:rsidRPr="00E253B5" w:rsidRDefault="00E253B5" w:rsidP="00E253B5">
      <w:pPr>
        <w:pStyle w:val="EndNoteBibliography"/>
        <w:spacing w:after="0"/>
        <w:ind w:left="720" w:hanging="720"/>
      </w:pPr>
      <w:r w:rsidRPr="00E253B5">
        <w:t xml:space="preserve">Miller, G. A. (1995). WordNet. </w:t>
      </w:r>
      <w:r w:rsidRPr="00E253B5">
        <w:rPr>
          <w:i/>
        </w:rPr>
        <w:t>Communications of the ACM</w:t>
      </w:r>
      <w:r w:rsidRPr="00E253B5">
        <w:t>,</w:t>
      </w:r>
      <w:r w:rsidRPr="00E253B5">
        <w:rPr>
          <w:i/>
        </w:rPr>
        <w:t xml:space="preserve"> 38</w:t>
      </w:r>
      <w:r w:rsidRPr="00E253B5">
        <w:t xml:space="preserve">(11), 39-41. </w:t>
      </w:r>
      <w:hyperlink r:id="rId41" w:history="1">
        <w:r w:rsidRPr="00E253B5">
          <w:rPr>
            <w:rStyle w:val="Hyperlink"/>
          </w:rPr>
          <w:t>https://doi.org/10.1145/219717.219748</w:t>
        </w:r>
      </w:hyperlink>
      <w:r w:rsidRPr="00E253B5">
        <w:t xml:space="preserve"> </w:t>
      </w:r>
    </w:p>
    <w:p w14:paraId="5CA51049" w14:textId="55F3DCCE" w:rsidR="00E253B5" w:rsidRPr="00E253B5" w:rsidRDefault="00E253B5" w:rsidP="00E253B5">
      <w:pPr>
        <w:pStyle w:val="EndNoteBibliography"/>
        <w:spacing w:after="0"/>
        <w:ind w:left="720" w:hanging="720"/>
      </w:pPr>
      <w:r w:rsidRPr="00E253B5">
        <w:t xml:space="preserve">Nadarzynski, T., Miles, O., Cowie, A., &amp; Ridge, D. (2019). Acceptability of artificial intelligence (AI)-led chatbot services in healthcare: A mixed-methods study. </w:t>
      </w:r>
      <w:r w:rsidRPr="00E253B5">
        <w:rPr>
          <w:i/>
        </w:rPr>
        <w:t>DIGITAL HEALTH</w:t>
      </w:r>
      <w:r w:rsidRPr="00E253B5">
        <w:t>,</w:t>
      </w:r>
      <w:r w:rsidRPr="00E253B5">
        <w:rPr>
          <w:i/>
        </w:rPr>
        <w:t xml:space="preserve"> 5</w:t>
      </w:r>
      <w:r w:rsidRPr="00E253B5">
        <w:t xml:space="preserve">, 205520761987180. </w:t>
      </w:r>
      <w:hyperlink r:id="rId42" w:history="1">
        <w:r w:rsidRPr="00E253B5">
          <w:rPr>
            <w:rStyle w:val="Hyperlink"/>
          </w:rPr>
          <w:t>https://doi.org/10.1177/2055207619871808</w:t>
        </w:r>
      </w:hyperlink>
      <w:r w:rsidRPr="00E253B5">
        <w:t xml:space="preserve"> </w:t>
      </w:r>
    </w:p>
    <w:p w14:paraId="030B4249" w14:textId="77777777" w:rsidR="00E253B5" w:rsidRPr="00E253B5" w:rsidRDefault="00E253B5" w:rsidP="00E253B5">
      <w:pPr>
        <w:pStyle w:val="EndNoteBibliography"/>
        <w:spacing w:after="0"/>
        <w:ind w:left="720" w:hanging="720"/>
      </w:pPr>
      <w:r w:rsidRPr="00E253B5">
        <w:t xml:space="preserve">Pandey, A., Mutreja, I., Brar, S., &amp; Singh, P. (2020). Exploring Automated Q&amp;A Support System for Maternal and Child Health in Rural India. </w:t>
      </w:r>
    </w:p>
    <w:p w14:paraId="3E6BAAD2" w14:textId="61101EAA" w:rsidR="00E253B5" w:rsidRPr="00E253B5" w:rsidRDefault="00E253B5" w:rsidP="00E253B5">
      <w:pPr>
        <w:pStyle w:val="EndNoteBibliography"/>
        <w:spacing w:after="0"/>
        <w:ind w:left="720" w:hanging="720"/>
      </w:pPr>
      <w:r w:rsidRPr="00E253B5">
        <w:t xml:space="preserve">Sheth, A., Yip, H. Y., &amp; Shekarpour, S. (2019). Extending Patient-Chatbot Experience with Internet-of-Things and Background Knowledge: Case Studies with Healthcare Applications. </w:t>
      </w:r>
      <w:r w:rsidRPr="00E253B5">
        <w:rPr>
          <w:i/>
        </w:rPr>
        <w:t>IEEE Intelligent Systems</w:t>
      </w:r>
      <w:r w:rsidRPr="00E253B5">
        <w:t>,</w:t>
      </w:r>
      <w:r w:rsidRPr="00E253B5">
        <w:rPr>
          <w:i/>
        </w:rPr>
        <w:t xml:space="preserve"> 34</w:t>
      </w:r>
      <w:r w:rsidRPr="00E253B5">
        <w:t xml:space="preserve">(4), 24-30. </w:t>
      </w:r>
      <w:hyperlink r:id="rId43" w:history="1">
        <w:r w:rsidRPr="00E253B5">
          <w:rPr>
            <w:rStyle w:val="Hyperlink"/>
          </w:rPr>
          <w:t>https://doi.org/10.1109/mis.2019.2905748</w:t>
        </w:r>
      </w:hyperlink>
      <w:r w:rsidRPr="00E253B5">
        <w:t xml:space="preserve"> </w:t>
      </w:r>
    </w:p>
    <w:p w14:paraId="701FAFA4" w14:textId="3FA2E558" w:rsidR="00E253B5" w:rsidRPr="00E253B5" w:rsidRDefault="00E253B5" w:rsidP="00E253B5">
      <w:pPr>
        <w:pStyle w:val="EndNoteBibliography"/>
        <w:spacing w:after="0"/>
        <w:ind w:left="720" w:hanging="720"/>
      </w:pPr>
      <w:r w:rsidRPr="00E253B5">
        <w:t xml:space="preserve">Singh, P., Lin, T., Mueller, E. T., Lim, G., Perkins, T., &amp; Li Zhu, W. (2002). Open Mind Common Sense: Knowledge Acquisition from the General Public. In (pp. 1223-1237). Springer Berlin Heidelberg. </w:t>
      </w:r>
      <w:hyperlink r:id="rId44" w:history="1">
        <w:r w:rsidRPr="00E253B5">
          <w:rPr>
            <w:rStyle w:val="Hyperlink"/>
          </w:rPr>
          <w:t>https://doi.org/10.1007/3-540-36124-3_77</w:t>
        </w:r>
      </w:hyperlink>
      <w:r w:rsidRPr="00E253B5">
        <w:t xml:space="preserve"> </w:t>
      </w:r>
    </w:p>
    <w:p w14:paraId="0704B772" w14:textId="14F166B4" w:rsidR="00E253B5" w:rsidRPr="00E253B5" w:rsidRDefault="00E253B5" w:rsidP="00E253B5">
      <w:pPr>
        <w:pStyle w:val="EndNoteBibliography"/>
        <w:spacing w:after="0"/>
        <w:ind w:left="720" w:hanging="720"/>
      </w:pPr>
      <w:r w:rsidRPr="00E253B5">
        <w:t xml:space="preserve">Transformers: State-of-the-Art Natural Language Processing. </w:t>
      </w:r>
      <w:hyperlink r:id="rId45" w:history="1">
        <w:r w:rsidRPr="00E253B5">
          <w:rPr>
            <w:rStyle w:val="Hyperlink"/>
          </w:rPr>
          <w:t>https://doi.org/10.18653/v1/2020</w:t>
        </w:r>
      </w:hyperlink>
      <w:r w:rsidRPr="00E253B5">
        <w:t xml:space="preserve"> </w:t>
      </w:r>
    </w:p>
    <w:p w14:paraId="55D2D79F" w14:textId="77777777" w:rsidR="00E253B5" w:rsidRPr="00E253B5" w:rsidRDefault="00E253B5" w:rsidP="00E253B5">
      <w:pPr>
        <w:pStyle w:val="EndNoteBibliography"/>
        <w:spacing w:after="0"/>
        <w:ind w:left="720" w:hanging="720"/>
      </w:pPr>
      <w:r w:rsidRPr="00E253B5">
        <w:t xml:space="preserve">Ur Rahman Khilji, A. F., Laskar, S. R., Pakray, P., Kadir, R. A., Lydia, M. S., &amp; Bandyopadhyay, S. (2020). HealFavor: Dataset and A Prototype System for Healthcare ChatBot. </w:t>
      </w:r>
    </w:p>
    <w:p w14:paraId="60056F9D" w14:textId="77777777" w:rsidR="00E253B5" w:rsidRPr="00E253B5" w:rsidRDefault="00E253B5" w:rsidP="00E253B5">
      <w:pPr>
        <w:pStyle w:val="EndNoteBibliography"/>
        <w:ind w:left="720" w:hanging="720"/>
      </w:pPr>
      <w:r w:rsidRPr="00E253B5">
        <w:t xml:space="preserve">Yu, S., Chen, Y., &amp; Zaidi, H. (2020). A Financial Service Chatbot based on Deep Bidirectional Transformers. </w:t>
      </w:r>
      <w:r w:rsidRPr="00E253B5">
        <w:rPr>
          <w:i/>
        </w:rPr>
        <w:t>arXiv preprint arXiv:2003.04987</w:t>
      </w:r>
      <w:r w:rsidRPr="00E253B5">
        <w:t xml:space="preserve">. </w:t>
      </w:r>
    </w:p>
    <w:p w14:paraId="7C4C1F50" w14:textId="14A6D9FD" w:rsidR="00787AF2" w:rsidRPr="00787AF2" w:rsidRDefault="00455BA4" w:rsidP="00787AF2">
      <w:r>
        <w:fldChar w:fldCharType="end"/>
      </w:r>
    </w:p>
    <w:sectPr w:rsidR="00787AF2" w:rsidRPr="00787AF2" w:rsidSect="005462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62BD3" w14:textId="77777777" w:rsidR="00CD69FE" w:rsidRDefault="00CD69FE" w:rsidP="00546224">
      <w:pPr>
        <w:spacing w:after="0" w:line="240" w:lineRule="auto"/>
      </w:pPr>
      <w:r>
        <w:separator/>
      </w:r>
    </w:p>
  </w:endnote>
  <w:endnote w:type="continuationSeparator" w:id="0">
    <w:p w14:paraId="203BB742" w14:textId="77777777" w:rsidR="00CD69FE" w:rsidRDefault="00CD69FE"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F1E50" w14:textId="77777777" w:rsidR="00CD69FE" w:rsidRDefault="00CD69FE" w:rsidP="00546224">
      <w:pPr>
        <w:spacing w:after="0" w:line="240" w:lineRule="auto"/>
      </w:pPr>
      <w:r>
        <w:separator/>
      </w:r>
    </w:p>
  </w:footnote>
  <w:footnote w:type="continuationSeparator" w:id="0">
    <w:p w14:paraId="2FE0B06B" w14:textId="77777777" w:rsidR="00CD69FE" w:rsidRDefault="00CD69FE" w:rsidP="005462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8C375D"/>
    <w:multiLevelType w:val="hybridMultilevel"/>
    <w:tmpl w:val="22F0A53A"/>
    <w:lvl w:ilvl="0" w:tplc="E6B071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9293694"/>
    <w:multiLevelType w:val="hybridMultilevel"/>
    <w:tmpl w:val="1C32295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5342535A"/>
    <w:multiLevelType w:val="hybridMultilevel"/>
    <w:tmpl w:val="EFC2A71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57C571B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C364A3A"/>
    <w:multiLevelType w:val="hybridMultilevel"/>
    <w:tmpl w:val="D52487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C815629"/>
    <w:multiLevelType w:val="hybridMultilevel"/>
    <w:tmpl w:val="F1AAC1BA"/>
    <w:lvl w:ilvl="0" w:tplc="2CF62670">
      <w:start w:val="1"/>
      <w:numFmt w:val="bullet"/>
      <w:lvlText w:val="-"/>
      <w:lvlJc w:val="left"/>
      <w:pPr>
        <w:ind w:left="1080" w:hanging="360"/>
      </w:pPr>
      <w:rPr>
        <w:rFonts w:ascii="Segoe UI" w:eastAsia="Times New Roman" w:hAnsi="Segoe UI" w:cs="Segoe U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num w:numId="1" w16cid:durableId="273945432">
    <w:abstractNumId w:val="5"/>
  </w:num>
  <w:num w:numId="2" w16cid:durableId="552887278">
    <w:abstractNumId w:val="6"/>
  </w:num>
  <w:num w:numId="3" w16cid:durableId="899100554">
    <w:abstractNumId w:val="0"/>
  </w:num>
  <w:num w:numId="4" w16cid:durableId="1739861855">
    <w:abstractNumId w:val="7"/>
  </w:num>
  <w:num w:numId="5" w16cid:durableId="1890997314">
    <w:abstractNumId w:val="4"/>
  </w:num>
  <w:num w:numId="6" w16cid:durableId="442380368">
    <w:abstractNumId w:val="1"/>
  </w:num>
  <w:num w:numId="7" w16cid:durableId="698242825">
    <w:abstractNumId w:val="2"/>
  </w:num>
  <w:num w:numId="8" w16cid:durableId="6199928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KsFAB7jJE4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6&lt;/item&gt;&lt;item&gt;108&lt;/item&gt;&lt;item&gt;110&lt;/item&gt;&lt;item&gt;115&lt;/item&gt;&lt;item&gt;120&lt;/item&gt;&lt;item&gt;125&lt;/item&gt;&lt;item&gt;131&lt;/item&gt;&lt;item&gt;134&lt;/item&gt;&lt;item&gt;135&lt;/item&gt;&lt;item&gt;139&lt;/item&gt;&lt;item&gt;140&lt;/item&gt;&lt;item&gt;141&lt;/item&gt;&lt;item&gt;143&lt;/item&gt;&lt;/record-ids&gt;&lt;/item&gt;&lt;/Libraries&gt;"/>
  </w:docVars>
  <w:rsids>
    <w:rsidRoot w:val="004D44C2"/>
    <w:rsid w:val="00012DA9"/>
    <w:rsid w:val="00022A19"/>
    <w:rsid w:val="000451AF"/>
    <w:rsid w:val="00056A6A"/>
    <w:rsid w:val="00060AEC"/>
    <w:rsid w:val="00072F55"/>
    <w:rsid w:val="000731F3"/>
    <w:rsid w:val="0008586B"/>
    <w:rsid w:val="00085F8D"/>
    <w:rsid w:val="000A640A"/>
    <w:rsid w:val="000A646A"/>
    <w:rsid w:val="000F6BD5"/>
    <w:rsid w:val="00125FF4"/>
    <w:rsid w:val="00134554"/>
    <w:rsid w:val="00166717"/>
    <w:rsid w:val="001733CF"/>
    <w:rsid w:val="001A068F"/>
    <w:rsid w:val="001C14CE"/>
    <w:rsid w:val="001C50EB"/>
    <w:rsid w:val="00207D6A"/>
    <w:rsid w:val="00212BFF"/>
    <w:rsid w:val="002239DC"/>
    <w:rsid w:val="0026451E"/>
    <w:rsid w:val="00276346"/>
    <w:rsid w:val="0028320F"/>
    <w:rsid w:val="00286F43"/>
    <w:rsid w:val="00290A8D"/>
    <w:rsid w:val="0029454D"/>
    <w:rsid w:val="002A0CD1"/>
    <w:rsid w:val="0031645E"/>
    <w:rsid w:val="003410E6"/>
    <w:rsid w:val="0034705D"/>
    <w:rsid w:val="00353560"/>
    <w:rsid w:val="00355303"/>
    <w:rsid w:val="00381419"/>
    <w:rsid w:val="00390BFE"/>
    <w:rsid w:val="003930AA"/>
    <w:rsid w:val="003C2AD8"/>
    <w:rsid w:val="003C2C89"/>
    <w:rsid w:val="003C720C"/>
    <w:rsid w:val="003E3ABF"/>
    <w:rsid w:val="003E67FE"/>
    <w:rsid w:val="003E6842"/>
    <w:rsid w:val="003F4071"/>
    <w:rsid w:val="004079A7"/>
    <w:rsid w:val="00412FA0"/>
    <w:rsid w:val="00455BA4"/>
    <w:rsid w:val="00464FC9"/>
    <w:rsid w:val="00476281"/>
    <w:rsid w:val="00486948"/>
    <w:rsid w:val="004967A1"/>
    <w:rsid w:val="004C5813"/>
    <w:rsid w:val="004D44C2"/>
    <w:rsid w:val="00527D03"/>
    <w:rsid w:val="00546224"/>
    <w:rsid w:val="00575872"/>
    <w:rsid w:val="00583565"/>
    <w:rsid w:val="00583C7D"/>
    <w:rsid w:val="00595194"/>
    <w:rsid w:val="0059790E"/>
    <w:rsid w:val="005A55DC"/>
    <w:rsid w:val="005D0B6D"/>
    <w:rsid w:val="005E7093"/>
    <w:rsid w:val="005F1525"/>
    <w:rsid w:val="00606B0A"/>
    <w:rsid w:val="00610F31"/>
    <w:rsid w:val="00645F08"/>
    <w:rsid w:val="0064777B"/>
    <w:rsid w:val="0066030B"/>
    <w:rsid w:val="00674736"/>
    <w:rsid w:val="00675CA8"/>
    <w:rsid w:val="00687D25"/>
    <w:rsid w:val="006A6AE1"/>
    <w:rsid w:val="006C6315"/>
    <w:rsid w:val="006C76D7"/>
    <w:rsid w:val="006D4792"/>
    <w:rsid w:val="006E0B65"/>
    <w:rsid w:val="006E141A"/>
    <w:rsid w:val="006F60CB"/>
    <w:rsid w:val="0073012F"/>
    <w:rsid w:val="007330B6"/>
    <w:rsid w:val="007500C4"/>
    <w:rsid w:val="00787AF2"/>
    <w:rsid w:val="007D2306"/>
    <w:rsid w:val="007F32F4"/>
    <w:rsid w:val="00837F0B"/>
    <w:rsid w:val="008472E1"/>
    <w:rsid w:val="00886C9D"/>
    <w:rsid w:val="008B1374"/>
    <w:rsid w:val="00901EA6"/>
    <w:rsid w:val="0091262E"/>
    <w:rsid w:val="0091572D"/>
    <w:rsid w:val="00924D62"/>
    <w:rsid w:val="00932F4F"/>
    <w:rsid w:val="0095639B"/>
    <w:rsid w:val="0097674A"/>
    <w:rsid w:val="00980707"/>
    <w:rsid w:val="009E0752"/>
    <w:rsid w:val="009E7295"/>
    <w:rsid w:val="009E7E04"/>
    <w:rsid w:val="00A04186"/>
    <w:rsid w:val="00A06631"/>
    <w:rsid w:val="00A47CE3"/>
    <w:rsid w:val="00A52A7C"/>
    <w:rsid w:val="00A5577E"/>
    <w:rsid w:val="00A60A6A"/>
    <w:rsid w:val="00A71E35"/>
    <w:rsid w:val="00AB6303"/>
    <w:rsid w:val="00AE35F8"/>
    <w:rsid w:val="00AE481B"/>
    <w:rsid w:val="00B10D4F"/>
    <w:rsid w:val="00B235ED"/>
    <w:rsid w:val="00B36C58"/>
    <w:rsid w:val="00B45A40"/>
    <w:rsid w:val="00B5640F"/>
    <w:rsid w:val="00B600F9"/>
    <w:rsid w:val="00B72029"/>
    <w:rsid w:val="00B73DA3"/>
    <w:rsid w:val="00BB675F"/>
    <w:rsid w:val="00BC4624"/>
    <w:rsid w:val="00BE14BC"/>
    <w:rsid w:val="00BF3A50"/>
    <w:rsid w:val="00BF3D0B"/>
    <w:rsid w:val="00BF541B"/>
    <w:rsid w:val="00C00097"/>
    <w:rsid w:val="00C00ADA"/>
    <w:rsid w:val="00C0577F"/>
    <w:rsid w:val="00C06831"/>
    <w:rsid w:val="00C0706A"/>
    <w:rsid w:val="00C10099"/>
    <w:rsid w:val="00C15920"/>
    <w:rsid w:val="00C40595"/>
    <w:rsid w:val="00CA58EC"/>
    <w:rsid w:val="00CD69FE"/>
    <w:rsid w:val="00CE1891"/>
    <w:rsid w:val="00D00072"/>
    <w:rsid w:val="00D24D8D"/>
    <w:rsid w:val="00D5599B"/>
    <w:rsid w:val="00D57273"/>
    <w:rsid w:val="00D97FE6"/>
    <w:rsid w:val="00DA36FA"/>
    <w:rsid w:val="00DC48AC"/>
    <w:rsid w:val="00DD16BC"/>
    <w:rsid w:val="00E12FC0"/>
    <w:rsid w:val="00E253B5"/>
    <w:rsid w:val="00EA2FC9"/>
    <w:rsid w:val="00EA463B"/>
    <w:rsid w:val="00EA6D04"/>
    <w:rsid w:val="00ED4B3E"/>
    <w:rsid w:val="00EE7536"/>
    <w:rsid w:val="00F31148"/>
    <w:rsid w:val="00F32EB3"/>
    <w:rsid w:val="00F37313"/>
    <w:rsid w:val="00F654DB"/>
    <w:rsid w:val="00F75D88"/>
    <w:rsid w:val="00F77146"/>
    <w:rsid w:val="00F93D8A"/>
    <w:rsid w:val="00FB1524"/>
    <w:rsid w:val="00FC0460"/>
    <w:rsid w:val="00FD0D62"/>
    <w:rsid w:val="00FD608D"/>
    <w:rsid w:val="00FF61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semiHidden/>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svg"/><Relationship Id="rId39" Type="http://schemas.openxmlformats.org/officeDocument/2006/relationships/hyperlink" Target="https://doi.org/10.48550/arxiv.1706.03762" TargetMode="External"/><Relationship Id="rId21" Type="http://schemas.openxmlformats.org/officeDocument/2006/relationships/image" Target="media/image13.png"/><Relationship Id="rId34" Type="http://schemas.openxmlformats.org/officeDocument/2006/relationships/hyperlink" Target="https://rasa.com/docs/rasa/generating-nlu-data/" TargetMode="External"/><Relationship Id="rId42" Type="http://schemas.openxmlformats.org/officeDocument/2006/relationships/hyperlink" Target="https://doi.org/10.1177/2055207619871808"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mayoclinic.org/diseases-conditions/rotavirus/symptoms-causes/syc-203513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learning.rasa.com/transformers/" TargetMode="External"/><Relationship Id="rId32" Type="http://schemas.openxmlformats.org/officeDocument/2006/relationships/hyperlink" Target="https://rasa.com/docs/rasa/generating-nlu-data/" TargetMode="External"/><Relationship Id="rId37" Type="http://schemas.openxmlformats.org/officeDocument/2006/relationships/image" Target="media/image20.png"/><Relationship Id="rId40" Type="http://schemas.openxmlformats.org/officeDocument/2006/relationships/hyperlink" Target="https://doi.org/10.1007/978-3-030-47426-3_19" TargetMode="External"/><Relationship Id="rId45" Type="http://schemas.openxmlformats.org/officeDocument/2006/relationships/hyperlink" Target="https://doi.org/10.18653/v1/2020"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rasa.com/docs/rasa/conversation-driven-development" TargetMode="External"/><Relationship Id="rId28" Type="http://schemas.openxmlformats.org/officeDocument/2006/relationships/image" Target="media/image18.svg"/><Relationship Id="rId36" Type="http://schemas.openxmlformats.org/officeDocument/2006/relationships/hyperlink" Target="https://learning.rasa.com/bias/" TargetMode="External"/><Relationship Id="rId10" Type="http://schemas.openxmlformats.org/officeDocument/2006/relationships/hyperlink" Target="https://www.ncbi.nlm.nih.gov/CBBresearch/Dogan/DISEASE/" TargetMode="External"/><Relationship Id="rId19" Type="http://schemas.openxmlformats.org/officeDocument/2006/relationships/image" Target="media/image11.png"/><Relationship Id="rId31" Type="http://schemas.openxmlformats.org/officeDocument/2006/relationships/hyperlink" Target="https://rasa.com/docs/rasa/generating-nlu-data/" TargetMode="External"/><Relationship Id="rId44" Type="http://schemas.openxmlformats.org/officeDocument/2006/relationships/hyperlink" Target="https://doi.org/10.1007/3-540-36124-3_7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hyperlink" Target="https://rasa.com/docs/rasa/writing-stories" TargetMode="External"/><Relationship Id="rId35" Type="http://schemas.openxmlformats.org/officeDocument/2006/relationships/image" Target="media/image19.png"/><Relationship Id="rId43" Type="http://schemas.openxmlformats.org/officeDocument/2006/relationships/hyperlink" Target="https://doi.org/10.1109/mis.2019.2905748"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yperlink" Target="https://rasa.com/docs/rasa/generating-nlu-data/" TargetMode="External"/><Relationship Id="rId38" Type="http://schemas.openxmlformats.org/officeDocument/2006/relationships/image" Target="media/image21.emf"/><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s://doi.org/10.1145/219717.2197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1</TotalTime>
  <Pages>37</Pages>
  <Words>6938</Words>
  <Characters>3955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25</cp:revision>
  <dcterms:created xsi:type="dcterms:W3CDTF">2022-06-07T07:08:00Z</dcterms:created>
  <dcterms:modified xsi:type="dcterms:W3CDTF">2022-07-28T14:43:00Z</dcterms:modified>
</cp:coreProperties>
</file>